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smallCaps w:val="0"/>
          <w:spacing w:val="0"/>
          <w:sz w:val="24"/>
          <w:szCs w:val="22"/>
        </w:rPr>
        <w:id w:val="103205797"/>
        <w:docPartObj>
          <w:docPartGallery w:val="Table of Contents"/>
          <w:docPartUnique/>
        </w:docPartObj>
      </w:sdtPr>
      <w:sdtEndPr>
        <w:rPr>
          <w:lang w:val="pl-PL"/>
        </w:rPr>
      </w:sdtEndPr>
      <w:sdtContent>
        <w:p w:rsidR="00D23695" w:rsidRDefault="0077797D" w:rsidP="0077797D">
          <w:pPr>
            <w:pStyle w:val="Nagwekspisutreci"/>
            <w:numPr>
              <w:ilvl w:val="0"/>
              <w:numId w:val="0"/>
            </w:numPr>
            <w:ind w:left="431" w:hanging="431"/>
          </w:pPr>
          <w:r>
            <w:t>Contents</w:t>
          </w:r>
        </w:p>
        <w:p w:rsidR="00EE6311" w:rsidRDefault="005911A8">
          <w:pPr>
            <w:pStyle w:val="Spistreci1"/>
            <w:tabs>
              <w:tab w:val="left" w:pos="660"/>
              <w:tab w:val="right" w:leader="dot" w:pos="9062"/>
            </w:tabs>
            <w:rPr>
              <w:rFonts w:asciiTheme="minorHAnsi" w:eastAsiaTheme="minorEastAsia" w:hAnsiTheme="minorHAnsi" w:cstheme="minorBidi"/>
              <w:noProof/>
              <w:sz w:val="22"/>
              <w:lang w:val="pl-PL" w:eastAsia="pl-PL" w:bidi="ar-SA"/>
            </w:rPr>
          </w:pPr>
          <w:r>
            <w:rPr>
              <w:lang w:val="pl-PL"/>
            </w:rPr>
            <w:fldChar w:fldCharType="begin"/>
          </w:r>
          <w:r w:rsidR="00D23695">
            <w:rPr>
              <w:lang w:val="pl-PL"/>
            </w:rPr>
            <w:instrText xml:space="preserve"> TOC \o "1-3" \h \z \u </w:instrText>
          </w:r>
          <w:r>
            <w:rPr>
              <w:lang w:val="pl-PL"/>
            </w:rPr>
            <w:fldChar w:fldCharType="separate"/>
          </w:r>
          <w:hyperlink w:anchor="_Toc280535707" w:history="1">
            <w:r w:rsidR="00EE6311" w:rsidRPr="00FC624D">
              <w:rPr>
                <w:rStyle w:val="Hipercze"/>
                <w:noProof/>
              </w:rPr>
              <w:t>1</w:t>
            </w:r>
            <w:r w:rsidR="00EE6311">
              <w:rPr>
                <w:rFonts w:asciiTheme="minorHAnsi" w:eastAsiaTheme="minorEastAsia" w:hAnsiTheme="minorHAnsi" w:cstheme="minorBidi"/>
                <w:noProof/>
                <w:sz w:val="22"/>
                <w:lang w:val="pl-PL" w:eastAsia="pl-PL" w:bidi="ar-SA"/>
              </w:rPr>
              <w:tab/>
            </w:r>
            <w:r w:rsidR="00EE6311" w:rsidRPr="00FC624D">
              <w:rPr>
                <w:rStyle w:val="Hipercze"/>
                <w:noProof/>
              </w:rPr>
              <w:t>Introduction</w:t>
            </w:r>
            <w:r w:rsidR="00EE6311">
              <w:rPr>
                <w:noProof/>
                <w:webHidden/>
              </w:rPr>
              <w:tab/>
            </w:r>
            <w:r w:rsidR="00EE6311">
              <w:rPr>
                <w:noProof/>
                <w:webHidden/>
              </w:rPr>
              <w:fldChar w:fldCharType="begin"/>
            </w:r>
            <w:r w:rsidR="00EE6311">
              <w:rPr>
                <w:noProof/>
                <w:webHidden/>
              </w:rPr>
              <w:instrText xml:space="preserve"> PAGEREF _Toc280535707 \h </w:instrText>
            </w:r>
            <w:r w:rsidR="00EE6311">
              <w:rPr>
                <w:noProof/>
                <w:webHidden/>
              </w:rPr>
            </w:r>
            <w:r w:rsidR="00EE6311">
              <w:rPr>
                <w:noProof/>
                <w:webHidden/>
              </w:rPr>
              <w:fldChar w:fldCharType="separate"/>
            </w:r>
            <w:r w:rsidR="00EE6311">
              <w:rPr>
                <w:noProof/>
                <w:webHidden/>
              </w:rPr>
              <w:t>3</w:t>
            </w:r>
            <w:r w:rsidR="00EE6311">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08" w:history="1">
            <w:r w:rsidRPr="00FC624D">
              <w:rPr>
                <w:rStyle w:val="Hipercze"/>
                <w:noProof/>
              </w:rPr>
              <w:t>1.1</w:t>
            </w:r>
            <w:r>
              <w:rPr>
                <w:rFonts w:asciiTheme="minorHAnsi" w:eastAsiaTheme="minorEastAsia" w:hAnsiTheme="minorHAnsi" w:cstheme="minorBidi"/>
                <w:noProof/>
                <w:sz w:val="22"/>
                <w:lang w:val="pl-PL" w:eastAsia="pl-PL" w:bidi="ar-SA"/>
              </w:rPr>
              <w:tab/>
            </w:r>
            <w:r w:rsidRPr="00FC624D">
              <w:rPr>
                <w:rStyle w:val="Hipercze"/>
                <w:noProof/>
              </w:rPr>
              <w:t>Computer Games and Artificial Intelligence</w:t>
            </w:r>
            <w:r>
              <w:rPr>
                <w:noProof/>
                <w:webHidden/>
              </w:rPr>
              <w:tab/>
            </w:r>
            <w:r>
              <w:rPr>
                <w:noProof/>
                <w:webHidden/>
              </w:rPr>
              <w:fldChar w:fldCharType="begin"/>
            </w:r>
            <w:r>
              <w:rPr>
                <w:noProof/>
                <w:webHidden/>
              </w:rPr>
              <w:instrText xml:space="preserve"> PAGEREF _Toc280535708 \h </w:instrText>
            </w:r>
            <w:r>
              <w:rPr>
                <w:noProof/>
                <w:webHidden/>
              </w:rPr>
            </w:r>
            <w:r>
              <w:rPr>
                <w:noProof/>
                <w:webHidden/>
              </w:rPr>
              <w:fldChar w:fldCharType="separate"/>
            </w:r>
            <w:r>
              <w:rPr>
                <w:noProof/>
                <w:webHidden/>
              </w:rPr>
              <w:t>3</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09" w:history="1">
            <w:r w:rsidRPr="00FC624D">
              <w:rPr>
                <w:rStyle w:val="Hipercze"/>
                <w:noProof/>
              </w:rPr>
              <w:t>1.2</w:t>
            </w:r>
            <w:r>
              <w:rPr>
                <w:rFonts w:asciiTheme="minorHAnsi" w:eastAsiaTheme="minorEastAsia" w:hAnsiTheme="minorHAnsi" w:cstheme="minorBidi"/>
                <w:noProof/>
                <w:sz w:val="22"/>
                <w:lang w:val="pl-PL" w:eastAsia="pl-PL" w:bidi="ar-SA"/>
              </w:rPr>
              <w:tab/>
            </w:r>
            <w:r w:rsidRPr="00FC624D">
              <w:rPr>
                <w:rStyle w:val="Hipercze"/>
                <w:noProof/>
              </w:rPr>
              <w:t>First Person Shooter games</w:t>
            </w:r>
            <w:r>
              <w:rPr>
                <w:noProof/>
                <w:webHidden/>
              </w:rPr>
              <w:tab/>
            </w:r>
            <w:r>
              <w:rPr>
                <w:noProof/>
                <w:webHidden/>
              </w:rPr>
              <w:fldChar w:fldCharType="begin"/>
            </w:r>
            <w:r>
              <w:rPr>
                <w:noProof/>
                <w:webHidden/>
              </w:rPr>
              <w:instrText xml:space="preserve"> PAGEREF _Toc280535709 \h </w:instrText>
            </w:r>
            <w:r>
              <w:rPr>
                <w:noProof/>
                <w:webHidden/>
              </w:rPr>
            </w:r>
            <w:r>
              <w:rPr>
                <w:noProof/>
                <w:webHidden/>
              </w:rPr>
              <w:fldChar w:fldCharType="separate"/>
            </w:r>
            <w:r>
              <w:rPr>
                <w:noProof/>
                <w:webHidden/>
              </w:rPr>
              <w:t>3</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10" w:history="1">
            <w:r w:rsidRPr="00FC624D">
              <w:rPr>
                <w:rStyle w:val="Hipercze"/>
                <w:noProof/>
              </w:rPr>
              <w:t>1.3</w:t>
            </w:r>
            <w:r>
              <w:rPr>
                <w:rFonts w:asciiTheme="minorHAnsi" w:eastAsiaTheme="minorEastAsia" w:hAnsiTheme="minorHAnsi" w:cstheme="minorBidi"/>
                <w:noProof/>
                <w:sz w:val="22"/>
                <w:lang w:val="pl-PL" w:eastAsia="pl-PL" w:bidi="ar-SA"/>
              </w:rPr>
              <w:tab/>
            </w:r>
            <w:r w:rsidRPr="00FC624D">
              <w:rPr>
                <w:rStyle w:val="Hipercze"/>
                <w:noProof/>
              </w:rPr>
              <w:t>Machine Learning and Computer Games</w:t>
            </w:r>
            <w:r>
              <w:rPr>
                <w:noProof/>
                <w:webHidden/>
              </w:rPr>
              <w:tab/>
            </w:r>
            <w:r>
              <w:rPr>
                <w:noProof/>
                <w:webHidden/>
              </w:rPr>
              <w:fldChar w:fldCharType="begin"/>
            </w:r>
            <w:r>
              <w:rPr>
                <w:noProof/>
                <w:webHidden/>
              </w:rPr>
              <w:instrText xml:space="preserve"> PAGEREF _Toc280535710 \h </w:instrText>
            </w:r>
            <w:r>
              <w:rPr>
                <w:noProof/>
                <w:webHidden/>
              </w:rPr>
            </w:r>
            <w:r>
              <w:rPr>
                <w:noProof/>
                <w:webHidden/>
              </w:rPr>
              <w:fldChar w:fldCharType="separate"/>
            </w:r>
            <w:r>
              <w:rPr>
                <w:noProof/>
                <w:webHidden/>
              </w:rPr>
              <w:t>4</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11" w:history="1">
            <w:r w:rsidRPr="00FC624D">
              <w:rPr>
                <w:rStyle w:val="Hipercze"/>
                <w:noProof/>
              </w:rPr>
              <w:t>1.4</w:t>
            </w:r>
            <w:r>
              <w:rPr>
                <w:rFonts w:asciiTheme="minorHAnsi" w:eastAsiaTheme="minorEastAsia" w:hAnsiTheme="minorHAnsi" w:cstheme="minorBidi"/>
                <w:noProof/>
                <w:sz w:val="22"/>
                <w:lang w:val="pl-PL" w:eastAsia="pl-PL" w:bidi="ar-SA"/>
              </w:rPr>
              <w:tab/>
            </w:r>
            <w:r w:rsidRPr="00FC624D">
              <w:rPr>
                <w:rStyle w:val="Hipercze"/>
                <w:noProof/>
              </w:rPr>
              <w:t>Thesis Overview</w:t>
            </w:r>
            <w:r>
              <w:rPr>
                <w:noProof/>
                <w:webHidden/>
              </w:rPr>
              <w:tab/>
            </w:r>
            <w:r>
              <w:rPr>
                <w:noProof/>
                <w:webHidden/>
              </w:rPr>
              <w:fldChar w:fldCharType="begin"/>
            </w:r>
            <w:r>
              <w:rPr>
                <w:noProof/>
                <w:webHidden/>
              </w:rPr>
              <w:instrText xml:space="preserve"> PAGEREF _Toc280535711 \h </w:instrText>
            </w:r>
            <w:r>
              <w:rPr>
                <w:noProof/>
                <w:webHidden/>
              </w:rPr>
            </w:r>
            <w:r>
              <w:rPr>
                <w:noProof/>
                <w:webHidden/>
              </w:rPr>
              <w:fldChar w:fldCharType="separate"/>
            </w:r>
            <w:r>
              <w:rPr>
                <w:noProof/>
                <w:webHidden/>
              </w:rPr>
              <w:t>4</w:t>
            </w:r>
            <w:r>
              <w:rPr>
                <w:noProof/>
                <w:webHidden/>
              </w:rPr>
              <w:fldChar w:fldCharType="end"/>
            </w:r>
          </w:hyperlink>
        </w:p>
        <w:p w:rsidR="00EE6311" w:rsidRDefault="00EE631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12" w:history="1">
            <w:r w:rsidRPr="00FC624D">
              <w:rPr>
                <w:rStyle w:val="Hipercze"/>
                <w:noProof/>
              </w:rPr>
              <w:t>2</w:t>
            </w:r>
            <w:r>
              <w:rPr>
                <w:rFonts w:asciiTheme="minorHAnsi" w:eastAsiaTheme="minorEastAsia" w:hAnsiTheme="minorHAnsi" w:cstheme="minorBidi"/>
                <w:noProof/>
                <w:sz w:val="22"/>
                <w:lang w:val="pl-PL" w:eastAsia="pl-PL" w:bidi="ar-SA"/>
              </w:rPr>
              <w:tab/>
            </w:r>
            <w:r w:rsidRPr="00FC624D">
              <w:rPr>
                <w:rStyle w:val="Hipercze"/>
                <w:noProof/>
              </w:rPr>
              <w:t>Background</w:t>
            </w:r>
            <w:r>
              <w:rPr>
                <w:noProof/>
                <w:webHidden/>
              </w:rPr>
              <w:tab/>
            </w:r>
            <w:r>
              <w:rPr>
                <w:noProof/>
                <w:webHidden/>
              </w:rPr>
              <w:fldChar w:fldCharType="begin"/>
            </w:r>
            <w:r>
              <w:rPr>
                <w:noProof/>
                <w:webHidden/>
              </w:rPr>
              <w:instrText xml:space="preserve"> PAGEREF _Toc280535712 \h </w:instrText>
            </w:r>
            <w:r>
              <w:rPr>
                <w:noProof/>
                <w:webHidden/>
              </w:rPr>
            </w:r>
            <w:r>
              <w:rPr>
                <w:noProof/>
                <w:webHidden/>
              </w:rPr>
              <w:fldChar w:fldCharType="separate"/>
            </w:r>
            <w:r>
              <w:rPr>
                <w:noProof/>
                <w:webHidden/>
              </w:rPr>
              <w:t>5</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13" w:history="1">
            <w:r w:rsidRPr="00FC624D">
              <w:rPr>
                <w:rStyle w:val="Hipercze"/>
                <w:noProof/>
              </w:rPr>
              <w:t>2.1</w:t>
            </w:r>
            <w:r>
              <w:rPr>
                <w:rFonts w:asciiTheme="minorHAnsi" w:eastAsiaTheme="minorEastAsia" w:hAnsiTheme="minorHAnsi" w:cstheme="minorBidi"/>
                <w:noProof/>
                <w:sz w:val="22"/>
                <w:lang w:val="pl-PL" w:eastAsia="pl-PL" w:bidi="ar-SA"/>
              </w:rPr>
              <w:tab/>
            </w:r>
            <w:r w:rsidRPr="00FC624D">
              <w:rPr>
                <w:rStyle w:val="Hipercze"/>
                <w:noProof/>
              </w:rPr>
              <w:t>Artificial Intelligence in First-Person Shooter games</w:t>
            </w:r>
            <w:r>
              <w:rPr>
                <w:noProof/>
                <w:webHidden/>
              </w:rPr>
              <w:tab/>
            </w:r>
            <w:r>
              <w:rPr>
                <w:noProof/>
                <w:webHidden/>
              </w:rPr>
              <w:fldChar w:fldCharType="begin"/>
            </w:r>
            <w:r>
              <w:rPr>
                <w:noProof/>
                <w:webHidden/>
              </w:rPr>
              <w:instrText xml:space="preserve"> PAGEREF _Toc280535713 \h </w:instrText>
            </w:r>
            <w:r>
              <w:rPr>
                <w:noProof/>
                <w:webHidden/>
              </w:rPr>
            </w:r>
            <w:r>
              <w:rPr>
                <w:noProof/>
                <w:webHidden/>
              </w:rPr>
              <w:fldChar w:fldCharType="separate"/>
            </w:r>
            <w:r>
              <w:rPr>
                <w:noProof/>
                <w:webHidden/>
              </w:rPr>
              <w:t>5</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4" w:history="1">
            <w:r w:rsidRPr="00FC624D">
              <w:rPr>
                <w:rStyle w:val="Hipercze"/>
                <w:noProof/>
              </w:rPr>
              <w:t>2.1.1</w:t>
            </w:r>
            <w:r>
              <w:rPr>
                <w:rFonts w:asciiTheme="minorHAnsi" w:eastAsiaTheme="minorEastAsia" w:hAnsiTheme="minorHAnsi" w:cstheme="minorBidi"/>
                <w:noProof/>
                <w:sz w:val="22"/>
                <w:lang w:val="pl-PL" w:eastAsia="pl-PL" w:bidi="ar-SA"/>
              </w:rPr>
              <w:tab/>
            </w:r>
            <w:r w:rsidRPr="00FC624D">
              <w:rPr>
                <w:rStyle w:val="Hipercze"/>
                <w:noProof/>
              </w:rPr>
              <w:t>Introduction</w:t>
            </w:r>
            <w:r>
              <w:rPr>
                <w:noProof/>
                <w:webHidden/>
              </w:rPr>
              <w:tab/>
            </w:r>
            <w:r>
              <w:rPr>
                <w:noProof/>
                <w:webHidden/>
              </w:rPr>
              <w:fldChar w:fldCharType="begin"/>
            </w:r>
            <w:r>
              <w:rPr>
                <w:noProof/>
                <w:webHidden/>
              </w:rPr>
              <w:instrText xml:space="preserve"> PAGEREF _Toc280535714 \h </w:instrText>
            </w:r>
            <w:r>
              <w:rPr>
                <w:noProof/>
                <w:webHidden/>
              </w:rPr>
            </w:r>
            <w:r>
              <w:rPr>
                <w:noProof/>
                <w:webHidden/>
              </w:rPr>
              <w:fldChar w:fldCharType="separate"/>
            </w:r>
            <w:r>
              <w:rPr>
                <w:noProof/>
                <w:webHidden/>
              </w:rPr>
              <w:t>5</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5" w:history="1">
            <w:r w:rsidRPr="00FC624D">
              <w:rPr>
                <w:rStyle w:val="Hipercze"/>
                <w:noProof/>
              </w:rPr>
              <w:t>2.1.2</w:t>
            </w:r>
            <w:r>
              <w:rPr>
                <w:rFonts w:asciiTheme="minorHAnsi" w:eastAsiaTheme="minorEastAsia" w:hAnsiTheme="minorHAnsi" w:cstheme="minorBidi"/>
                <w:noProof/>
                <w:sz w:val="22"/>
                <w:lang w:val="pl-PL" w:eastAsia="pl-PL" w:bidi="ar-SA"/>
              </w:rPr>
              <w:tab/>
            </w:r>
            <w:r w:rsidRPr="00FC624D">
              <w:rPr>
                <w:rStyle w:val="Hipercze"/>
                <w:noProof/>
              </w:rPr>
              <w:t>Bots architecture</w:t>
            </w:r>
            <w:r>
              <w:rPr>
                <w:noProof/>
                <w:webHidden/>
              </w:rPr>
              <w:tab/>
            </w:r>
            <w:r>
              <w:rPr>
                <w:noProof/>
                <w:webHidden/>
              </w:rPr>
              <w:fldChar w:fldCharType="begin"/>
            </w:r>
            <w:r>
              <w:rPr>
                <w:noProof/>
                <w:webHidden/>
              </w:rPr>
              <w:instrText xml:space="preserve"> PAGEREF _Toc280535715 \h </w:instrText>
            </w:r>
            <w:r>
              <w:rPr>
                <w:noProof/>
                <w:webHidden/>
              </w:rPr>
            </w:r>
            <w:r>
              <w:rPr>
                <w:noProof/>
                <w:webHidden/>
              </w:rPr>
              <w:fldChar w:fldCharType="separate"/>
            </w:r>
            <w:r>
              <w:rPr>
                <w:noProof/>
                <w:webHidden/>
              </w:rPr>
              <w:t>6</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6" w:history="1">
            <w:r w:rsidRPr="00FC624D">
              <w:rPr>
                <w:rStyle w:val="Hipercze"/>
                <w:noProof/>
              </w:rPr>
              <w:t>2.1.3</w:t>
            </w:r>
            <w:r>
              <w:rPr>
                <w:rFonts w:asciiTheme="minorHAnsi" w:eastAsiaTheme="minorEastAsia" w:hAnsiTheme="minorHAnsi" w:cstheme="minorBidi"/>
                <w:noProof/>
                <w:sz w:val="22"/>
                <w:lang w:val="pl-PL" w:eastAsia="pl-PL" w:bidi="ar-SA"/>
              </w:rPr>
              <w:tab/>
            </w:r>
            <w:r w:rsidRPr="00FC624D">
              <w:rPr>
                <w:rStyle w:val="Hipercze"/>
                <w:noProof/>
              </w:rPr>
              <w:t>Navigation solutions</w:t>
            </w:r>
            <w:r>
              <w:rPr>
                <w:noProof/>
                <w:webHidden/>
              </w:rPr>
              <w:tab/>
            </w:r>
            <w:r>
              <w:rPr>
                <w:noProof/>
                <w:webHidden/>
              </w:rPr>
              <w:fldChar w:fldCharType="begin"/>
            </w:r>
            <w:r>
              <w:rPr>
                <w:noProof/>
                <w:webHidden/>
              </w:rPr>
              <w:instrText xml:space="preserve"> PAGEREF _Toc280535716 \h </w:instrText>
            </w:r>
            <w:r>
              <w:rPr>
                <w:noProof/>
                <w:webHidden/>
              </w:rPr>
            </w:r>
            <w:r>
              <w:rPr>
                <w:noProof/>
                <w:webHidden/>
              </w:rPr>
              <w:fldChar w:fldCharType="separate"/>
            </w:r>
            <w:r>
              <w:rPr>
                <w:noProof/>
                <w:webHidden/>
              </w:rPr>
              <w:t>7</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7" w:history="1">
            <w:r w:rsidRPr="00FC624D">
              <w:rPr>
                <w:rStyle w:val="Hipercze"/>
                <w:noProof/>
              </w:rPr>
              <w:t>2.1.4</w:t>
            </w:r>
            <w:r>
              <w:rPr>
                <w:rFonts w:asciiTheme="minorHAnsi" w:eastAsiaTheme="minorEastAsia" w:hAnsiTheme="minorHAnsi" w:cstheme="minorBidi"/>
                <w:noProof/>
                <w:sz w:val="22"/>
                <w:lang w:val="pl-PL" w:eastAsia="pl-PL" w:bidi="ar-SA"/>
              </w:rPr>
              <w:tab/>
            </w:r>
            <w:r w:rsidRPr="00FC624D">
              <w:rPr>
                <w:rStyle w:val="Hipercze"/>
                <w:noProof/>
              </w:rPr>
              <w:t>Finite State Machines</w:t>
            </w:r>
            <w:r>
              <w:rPr>
                <w:noProof/>
                <w:webHidden/>
              </w:rPr>
              <w:tab/>
            </w:r>
            <w:r>
              <w:rPr>
                <w:noProof/>
                <w:webHidden/>
              </w:rPr>
              <w:fldChar w:fldCharType="begin"/>
            </w:r>
            <w:r>
              <w:rPr>
                <w:noProof/>
                <w:webHidden/>
              </w:rPr>
              <w:instrText xml:space="preserve"> PAGEREF _Toc280535717 \h </w:instrText>
            </w:r>
            <w:r>
              <w:rPr>
                <w:noProof/>
                <w:webHidden/>
              </w:rPr>
            </w:r>
            <w:r>
              <w:rPr>
                <w:noProof/>
                <w:webHidden/>
              </w:rPr>
              <w:fldChar w:fldCharType="separate"/>
            </w:r>
            <w:r>
              <w:rPr>
                <w:noProof/>
                <w:webHidden/>
              </w:rPr>
              <w:t>8</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8" w:history="1">
            <w:r w:rsidRPr="00FC624D">
              <w:rPr>
                <w:rStyle w:val="Hipercze"/>
                <w:noProof/>
              </w:rPr>
              <w:t>2.1.5</w:t>
            </w:r>
            <w:r>
              <w:rPr>
                <w:rFonts w:asciiTheme="minorHAnsi" w:eastAsiaTheme="minorEastAsia" w:hAnsiTheme="minorHAnsi" w:cstheme="minorBidi"/>
                <w:noProof/>
                <w:sz w:val="22"/>
                <w:lang w:val="pl-PL" w:eastAsia="pl-PL" w:bidi="ar-SA"/>
              </w:rPr>
              <w:tab/>
            </w:r>
            <w:r w:rsidRPr="00FC624D">
              <w:rPr>
                <w:rStyle w:val="Hipercze"/>
                <w:noProof/>
              </w:rPr>
              <w:t>Fuzzy Logic</w:t>
            </w:r>
            <w:r>
              <w:rPr>
                <w:noProof/>
                <w:webHidden/>
              </w:rPr>
              <w:tab/>
            </w:r>
            <w:r>
              <w:rPr>
                <w:noProof/>
                <w:webHidden/>
              </w:rPr>
              <w:fldChar w:fldCharType="begin"/>
            </w:r>
            <w:r>
              <w:rPr>
                <w:noProof/>
                <w:webHidden/>
              </w:rPr>
              <w:instrText xml:space="preserve"> PAGEREF _Toc280535718 \h </w:instrText>
            </w:r>
            <w:r>
              <w:rPr>
                <w:noProof/>
                <w:webHidden/>
              </w:rPr>
            </w:r>
            <w:r>
              <w:rPr>
                <w:noProof/>
                <w:webHidden/>
              </w:rPr>
              <w:fldChar w:fldCharType="separate"/>
            </w:r>
            <w:r>
              <w:rPr>
                <w:noProof/>
                <w:webHidden/>
              </w:rPr>
              <w:t>9</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9" w:history="1">
            <w:r w:rsidRPr="00FC624D">
              <w:rPr>
                <w:rStyle w:val="Hipercze"/>
                <w:noProof/>
              </w:rPr>
              <w:t>2.1.6</w:t>
            </w:r>
            <w:r>
              <w:rPr>
                <w:rFonts w:asciiTheme="minorHAnsi" w:eastAsiaTheme="minorEastAsia" w:hAnsiTheme="minorHAnsi" w:cstheme="minorBidi"/>
                <w:noProof/>
                <w:sz w:val="22"/>
                <w:lang w:val="pl-PL" w:eastAsia="pl-PL" w:bidi="ar-SA"/>
              </w:rPr>
              <w:tab/>
            </w:r>
            <w:r w:rsidRPr="00FC624D">
              <w:rPr>
                <w:rStyle w:val="Hipercze"/>
                <w:noProof/>
              </w:rPr>
              <w:t>Other techniques</w:t>
            </w:r>
            <w:r>
              <w:rPr>
                <w:noProof/>
                <w:webHidden/>
              </w:rPr>
              <w:tab/>
            </w:r>
            <w:r>
              <w:rPr>
                <w:noProof/>
                <w:webHidden/>
              </w:rPr>
              <w:fldChar w:fldCharType="begin"/>
            </w:r>
            <w:r>
              <w:rPr>
                <w:noProof/>
                <w:webHidden/>
              </w:rPr>
              <w:instrText xml:space="preserve"> PAGEREF _Toc280535719 \h </w:instrText>
            </w:r>
            <w:r>
              <w:rPr>
                <w:noProof/>
                <w:webHidden/>
              </w:rPr>
            </w:r>
            <w:r>
              <w:rPr>
                <w:noProof/>
                <w:webHidden/>
              </w:rPr>
              <w:fldChar w:fldCharType="separate"/>
            </w:r>
            <w:r>
              <w:rPr>
                <w:noProof/>
                <w:webHidden/>
              </w:rPr>
              <w:t>11</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20" w:history="1">
            <w:r w:rsidRPr="00FC624D">
              <w:rPr>
                <w:rStyle w:val="Hipercze"/>
                <w:noProof/>
              </w:rPr>
              <w:t>2.2</w:t>
            </w:r>
            <w:r>
              <w:rPr>
                <w:rFonts w:asciiTheme="minorHAnsi" w:eastAsiaTheme="minorEastAsia" w:hAnsiTheme="minorHAnsi" w:cstheme="minorBidi"/>
                <w:noProof/>
                <w:sz w:val="22"/>
                <w:lang w:val="pl-PL" w:eastAsia="pl-PL" w:bidi="ar-SA"/>
              </w:rPr>
              <w:tab/>
            </w:r>
            <w:r w:rsidRPr="00FC624D">
              <w:rPr>
                <w:rStyle w:val="Hipercze"/>
                <w:noProof/>
              </w:rPr>
              <w:t>Machine Learning in computer games (Leave it? Remove it?)</w:t>
            </w:r>
            <w:r>
              <w:rPr>
                <w:noProof/>
                <w:webHidden/>
              </w:rPr>
              <w:tab/>
            </w:r>
            <w:r>
              <w:rPr>
                <w:noProof/>
                <w:webHidden/>
              </w:rPr>
              <w:fldChar w:fldCharType="begin"/>
            </w:r>
            <w:r>
              <w:rPr>
                <w:noProof/>
                <w:webHidden/>
              </w:rPr>
              <w:instrText xml:space="preserve"> PAGEREF _Toc280535720 \h </w:instrText>
            </w:r>
            <w:r>
              <w:rPr>
                <w:noProof/>
                <w:webHidden/>
              </w:rPr>
            </w:r>
            <w:r>
              <w:rPr>
                <w:noProof/>
                <w:webHidden/>
              </w:rPr>
              <w:fldChar w:fldCharType="separate"/>
            </w:r>
            <w:r>
              <w:rPr>
                <w:noProof/>
                <w:webHidden/>
              </w:rPr>
              <w:t>11</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1" w:history="1">
            <w:r w:rsidRPr="00FC624D">
              <w:rPr>
                <w:rStyle w:val="Hipercze"/>
                <w:noProof/>
              </w:rPr>
              <w:t>2.2.1</w:t>
            </w:r>
            <w:r>
              <w:rPr>
                <w:rFonts w:asciiTheme="minorHAnsi" w:eastAsiaTheme="minorEastAsia" w:hAnsiTheme="minorHAnsi" w:cstheme="minorBidi"/>
                <w:noProof/>
                <w:sz w:val="22"/>
                <w:lang w:val="pl-PL" w:eastAsia="pl-PL" w:bidi="ar-SA"/>
              </w:rPr>
              <w:tab/>
            </w:r>
            <w:r w:rsidRPr="00FC624D">
              <w:rPr>
                <w:rStyle w:val="Hipercze"/>
                <w:noProof/>
              </w:rPr>
              <w:t>Introduction</w:t>
            </w:r>
            <w:r>
              <w:rPr>
                <w:noProof/>
                <w:webHidden/>
              </w:rPr>
              <w:tab/>
            </w:r>
            <w:r>
              <w:rPr>
                <w:noProof/>
                <w:webHidden/>
              </w:rPr>
              <w:fldChar w:fldCharType="begin"/>
            </w:r>
            <w:r>
              <w:rPr>
                <w:noProof/>
                <w:webHidden/>
              </w:rPr>
              <w:instrText xml:space="preserve"> PAGEREF _Toc280535721 \h </w:instrText>
            </w:r>
            <w:r>
              <w:rPr>
                <w:noProof/>
                <w:webHidden/>
              </w:rPr>
            </w:r>
            <w:r>
              <w:rPr>
                <w:noProof/>
                <w:webHidden/>
              </w:rPr>
              <w:fldChar w:fldCharType="separate"/>
            </w:r>
            <w:r>
              <w:rPr>
                <w:noProof/>
                <w:webHidden/>
              </w:rPr>
              <w:t>11</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2" w:history="1">
            <w:r w:rsidRPr="00FC624D">
              <w:rPr>
                <w:rStyle w:val="Hipercze"/>
                <w:noProof/>
              </w:rPr>
              <w:t>2.2.2</w:t>
            </w:r>
            <w:r>
              <w:rPr>
                <w:rFonts w:asciiTheme="minorHAnsi" w:eastAsiaTheme="minorEastAsia" w:hAnsiTheme="minorHAnsi" w:cstheme="minorBidi"/>
                <w:noProof/>
                <w:sz w:val="22"/>
                <w:lang w:val="pl-PL" w:eastAsia="pl-PL" w:bidi="ar-SA"/>
              </w:rPr>
              <w:tab/>
            </w:r>
            <w:r w:rsidRPr="00FC624D">
              <w:rPr>
                <w:rStyle w:val="Hipercze"/>
                <w:noProof/>
              </w:rPr>
              <w:t>Online and offline learning</w:t>
            </w:r>
            <w:r>
              <w:rPr>
                <w:noProof/>
                <w:webHidden/>
              </w:rPr>
              <w:tab/>
            </w:r>
            <w:r>
              <w:rPr>
                <w:noProof/>
                <w:webHidden/>
              </w:rPr>
              <w:fldChar w:fldCharType="begin"/>
            </w:r>
            <w:r>
              <w:rPr>
                <w:noProof/>
                <w:webHidden/>
              </w:rPr>
              <w:instrText xml:space="preserve"> PAGEREF _Toc280535722 \h </w:instrText>
            </w:r>
            <w:r>
              <w:rPr>
                <w:noProof/>
                <w:webHidden/>
              </w:rPr>
            </w:r>
            <w:r>
              <w:rPr>
                <w:noProof/>
                <w:webHidden/>
              </w:rPr>
              <w:fldChar w:fldCharType="separate"/>
            </w:r>
            <w:r>
              <w:rPr>
                <w:noProof/>
                <w:webHidden/>
              </w:rPr>
              <w:t>11</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3" w:history="1">
            <w:r w:rsidRPr="00FC624D">
              <w:rPr>
                <w:rStyle w:val="Hipercze"/>
                <w:noProof/>
              </w:rPr>
              <w:t>2.2.3</w:t>
            </w:r>
            <w:r>
              <w:rPr>
                <w:rFonts w:asciiTheme="minorHAnsi" w:eastAsiaTheme="minorEastAsia" w:hAnsiTheme="minorHAnsi" w:cstheme="minorBidi"/>
                <w:noProof/>
                <w:sz w:val="22"/>
                <w:lang w:val="pl-PL" w:eastAsia="pl-PL" w:bidi="ar-SA"/>
              </w:rPr>
              <w:tab/>
            </w:r>
            <w:r w:rsidRPr="00FC624D">
              <w:rPr>
                <w:rStyle w:val="Hipercze"/>
                <w:noProof/>
              </w:rPr>
              <w:t>Learning methods in FPS games</w:t>
            </w:r>
            <w:r>
              <w:rPr>
                <w:noProof/>
                <w:webHidden/>
              </w:rPr>
              <w:tab/>
            </w:r>
            <w:r>
              <w:rPr>
                <w:noProof/>
                <w:webHidden/>
              </w:rPr>
              <w:fldChar w:fldCharType="begin"/>
            </w:r>
            <w:r>
              <w:rPr>
                <w:noProof/>
                <w:webHidden/>
              </w:rPr>
              <w:instrText xml:space="preserve"> PAGEREF _Toc280535723 \h </w:instrText>
            </w:r>
            <w:r>
              <w:rPr>
                <w:noProof/>
                <w:webHidden/>
              </w:rPr>
            </w:r>
            <w:r>
              <w:rPr>
                <w:noProof/>
                <w:webHidden/>
              </w:rPr>
              <w:fldChar w:fldCharType="separate"/>
            </w:r>
            <w:r>
              <w:rPr>
                <w:noProof/>
                <w:webHidden/>
              </w:rPr>
              <w:t>12</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24" w:history="1">
            <w:r w:rsidRPr="00FC624D">
              <w:rPr>
                <w:rStyle w:val="Hipercze"/>
                <w:noProof/>
              </w:rPr>
              <w:t>2.3</w:t>
            </w:r>
            <w:r>
              <w:rPr>
                <w:rFonts w:asciiTheme="minorHAnsi" w:eastAsiaTheme="minorEastAsia" w:hAnsiTheme="minorHAnsi" w:cstheme="minorBidi"/>
                <w:noProof/>
                <w:sz w:val="22"/>
                <w:lang w:val="pl-PL" w:eastAsia="pl-PL" w:bidi="ar-SA"/>
              </w:rPr>
              <w:tab/>
            </w:r>
            <w:r w:rsidRPr="00FC624D">
              <w:rPr>
                <w:rStyle w:val="Hipercze"/>
                <w:noProof/>
              </w:rPr>
              <w:t>Optimization in computer games</w:t>
            </w:r>
            <w:r>
              <w:rPr>
                <w:noProof/>
                <w:webHidden/>
              </w:rPr>
              <w:tab/>
            </w:r>
            <w:r>
              <w:rPr>
                <w:noProof/>
                <w:webHidden/>
              </w:rPr>
              <w:fldChar w:fldCharType="begin"/>
            </w:r>
            <w:r>
              <w:rPr>
                <w:noProof/>
                <w:webHidden/>
              </w:rPr>
              <w:instrText xml:space="preserve"> PAGEREF _Toc280535724 \h </w:instrText>
            </w:r>
            <w:r>
              <w:rPr>
                <w:noProof/>
                <w:webHidden/>
              </w:rPr>
            </w:r>
            <w:r>
              <w:rPr>
                <w:noProof/>
                <w:webHidden/>
              </w:rPr>
              <w:fldChar w:fldCharType="separate"/>
            </w:r>
            <w:r>
              <w:rPr>
                <w:noProof/>
                <w:webHidden/>
              </w:rPr>
              <w:t>12</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25" w:history="1">
            <w:r w:rsidRPr="00FC624D">
              <w:rPr>
                <w:rStyle w:val="Hipercze"/>
                <w:noProof/>
              </w:rPr>
              <w:t>2.4</w:t>
            </w:r>
            <w:r>
              <w:rPr>
                <w:rFonts w:asciiTheme="minorHAnsi" w:eastAsiaTheme="minorEastAsia" w:hAnsiTheme="minorHAnsi" w:cstheme="minorBidi"/>
                <w:noProof/>
                <w:sz w:val="22"/>
                <w:lang w:val="pl-PL" w:eastAsia="pl-PL" w:bidi="ar-SA"/>
              </w:rPr>
              <w:tab/>
            </w:r>
            <w:r w:rsidRPr="00FC624D">
              <w:rPr>
                <w:rStyle w:val="Hipercze"/>
                <w:noProof/>
              </w:rPr>
              <w:t>Quake II and QASE API</w:t>
            </w:r>
            <w:r>
              <w:rPr>
                <w:noProof/>
                <w:webHidden/>
              </w:rPr>
              <w:tab/>
            </w:r>
            <w:r>
              <w:rPr>
                <w:noProof/>
                <w:webHidden/>
              </w:rPr>
              <w:fldChar w:fldCharType="begin"/>
            </w:r>
            <w:r>
              <w:rPr>
                <w:noProof/>
                <w:webHidden/>
              </w:rPr>
              <w:instrText xml:space="preserve"> PAGEREF _Toc280535725 \h </w:instrText>
            </w:r>
            <w:r>
              <w:rPr>
                <w:noProof/>
                <w:webHidden/>
              </w:rPr>
            </w:r>
            <w:r>
              <w:rPr>
                <w:noProof/>
                <w:webHidden/>
              </w:rPr>
              <w:fldChar w:fldCharType="separate"/>
            </w:r>
            <w:r>
              <w:rPr>
                <w:noProof/>
                <w:webHidden/>
              </w:rPr>
              <w:t>12</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6" w:history="1">
            <w:r w:rsidRPr="00FC624D">
              <w:rPr>
                <w:rStyle w:val="Hipercze"/>
                <w:noProof/>
              </w:rPr>
              <w:t>2.4.1</w:t>
            </w:r>
            <w:r>
              <w:rPr>
                <w:rFonts w:asciiTheme="minorHAnsi" w:eastAsiaTheme="minorEastAsia" w:hAnsiTheme="minorHAnsi" w:cstheme="minorBidi"/>
                <w:noProof/>
                <w:sz w:val="22"/>
                <w:lang w:val="pl-PL" w:eastAsia="pl-PL" w:bidi="ar-SA"/>
              </w:rPr>
              <w:tab/>
            </w:r>
            <w:r w:rsidRPr="00FC624D">
              <w:rPr>
                <w:rStyle w:val="Hipercze"/>
                <w:noProof/>
              </w:rPr>
              <w:t>Quake II overview</w:t>
            </w:r>
            <w:r>
              <w:rPr>
                <w:noProof/>
                <w:webHidden/>
              </w:rPr>
              <w:tab/>
            </w:r>
            <w:r>
              <w:rPr>
                <w:noProof/>
                <w:webHidden/>
              </w:rPr>
              <w:fldChar w:fldCharType="begin"/>
            </w:r>
            <w:r>
              <w:rPr>
                <w:noProof/>
                <w:webHidden/>
              </w:rPr>
              <w:instrText xml:space="preserve"> PAGEREF _Toc280535726 \h </w:instrText>
            </w:r>
            <w:r>
              <w:rPr>
                <w:noProof/>
                <w:webHidden/>
              </w:rPr>
            </w:r>
            <w:r>
              <w:rPr>
                <w:noProof/>
                <w:webHidden/>
              </w:rPr>
              <w:fldChar w:fldCharType="separate"/>
            </w:r>
            <w:r>
              <w:rPr>
                <w:noProof/>
                <w:webHidden/>
              </w:rPr>
              <w:t>12</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7" w:history="1">
            <w:r w:rsidRPr="00FC624D">
              <w:rPr>
                <w:rStyle w:val="Hipercze"/>
                <w:noProof/>
              </w:rPr>
              <w:t>2.4.2</w:t>
            </w:r>
            <w:r>
              <w:rPr>
                <w:rFonts w:asciiTheme="minorHAnsi" w:eastAsiaTheme="minorEastAsia" w:hAnsiTheme="minorHAnsi" w:cstheme="minorBidi"/>
                <w:noProof/>
                <w:sz w:val="22"/>
                <w:lang w:val="pl-PL" w:eastAsia="pl-PL" w:bidi="ar-SA"/>
              </w:rPr>
              <w:tab/>
            </w:r>
            <w:r w:rsidRPr="00FC624D">
              <w:rPr>
                <w:rStyle w:val="Hipercze"/>
                <w:noProof/>
              </w:rPr>
              <w:t>QASE API</w:t>
            </w:r>
            <w:r>
              <w:rPr>
                <w:noProof/>
                <w:webHidden/>
              </w:rPr>
              <w:tab/>
            </w:r>
            <w:r>
              <w:rPr>
                <w:noProof/>
                <w:webHidden/>
              </w:rPr>
              <w:fldChar w:fldCharType="begin"/>
            </w:r>
            <w:r>
              <w:rPr>
                <w:noProof/>
                <w:webHidden/>
              </w:rPr>
              <w:instrText xml:space="preserve"> PAGEREF _Toc280535727 \h </w:instrText>
            </w:r>
            <w:r>
              <w:rPr>
                <w:noProof/>
                <w:webHidden/>
              </w:rPr>
            </w:r>
            <w:r>
              <w:rPr>
                <w:noProof/>
                <w:webHidden/>
              </w:rPr>
              <w:fldChar w:fldCharType="separate"/>
            </w:r>
            <w:r>
              <w:rPr>
                <w:noProof/>
                <w:webHidden/>
              </w:rPr>
              <w:t>13</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28" w:history="1">
            <w:r w:rsidRPr="00FC624D">
              <w:rPr>
                <w:rStyle w:val="Hipercze"/>
                <w:noProof/>
              </w:rPr>
              <w:t>2.5</w:t>
            </w:r>
            <w:r>
              <w:rPr>
                <w:rFonts w:asciiTheme="minorHAnsi" w:eastAsiaTheme="minorEastAsia" w:hAnsiTheme="minorHAnsi" w:cstheme="minorBidi"/>
                <w:noProof/>
                <w:sz w:val="22"/>
                <w:lang w:val="pl-PL" w:eastAsia="pl-PL" w:bidi="ar-SA"/>
              </w:rPr>
              <w:tab/>
            </w:r>
            <w:r w:rsidRPr="00FC624D">
              <w:rPr>
                <w:rStyle w:val="Hipercze"/>
                <w:noProof/>
              </w:rPr>
              <w:t>Related work</w:t>
            </w:r>
            <w:r>
              <w:rPr>
                <w:noProof/>
                <w:webHidden/>
              </w:rPr>
              <w:tab/>
            </w:r>
            <w:r>
              <w:rPr>
                <w:noProof/>
                <w:webHidden/>
              </w:rPr>
              <w:fldChar w:fldCharType="begin"/>
            </w:r>
            <w:r>
              <w:rPr>
                <w:noProof/>
                <w:webHidden/>
              </w:rPr>
              <w:instrText xml:space="preserve"> PAGEREF _Toc280535728 \h </w:instrText>
            </w:r>
            <w:r>
              <w:rPr>
                <w:noProof/>
                <w:webHidden/>
              </w:rPr>
            </w:r>
            <w:r>
              <w:rPr>
                <w:noProof/>
                <w:webHidden/>
              </w:rPr>
              <w:fldChar w:fldCharType="separate"/>
            </w:r>
            <w:r>
              <w:rPr>
                <w:noProof/>
                <w:webHidden/>
              </w:rPr>
              <w:t>13</w:t>
            </w:r>
            <w:r>
              <w:rPr>
                <w:noProof/>
                <w:webHidden/>
              </w:rPr>
              <w:fldChar w:fldCharType="end"/>
            </w:r>
          </w:hyperlink>
        </w:p>
        <w:p w:rsidR="00EE6311" w:rsidRDefault="00EE631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29" w:history="1">
            <w:r w:rsidRPr="00FC624D">
              <w:rPr>
                <w:rStyle w:val="Hipercze"/>
                <w:noProof/>
              </w:rPr>
              <w:t>3</w:t>
            </w:r>
            <w:r>
              <w:rPr>
                <w:rFonts w:asciiTheme="minorHAnsi" w:eastAsiaTheme="minorEastAsia" w:hAnsiTheme="minorHAnsi" w:cstheme="minorBidi"/>
                <w:noProof/>
                <w:sz w:val="22"/>
                <w:lang w:val="pl-PL" w:eastAsia="pl-PL" w:bidi="ar-SA"/>
              </w:rPr>
              <w:tab/>
            </w:r>
            <w:r w:rsidRPr="00FC624D">
              <w:rPr>
                <w:rStyle w:val="Hipercze"/>
                <w:noProof/>
              </w:rPr>
              <w:t>Project requirements</w:t>
            </w:r>
            <w:r>
              <w:rPr>
                <w:noProof/>
                <w:webHidden/>
              </w:rPr>
              <w:tab/>
            </w:r>
            <w:r>
              <w:rPr>
                <w:noProof/>
                <w:webHidden/>
              </w:rPr>
              <w:fldChar w:fldCharType="begin"/>
            </w:r>
            <w:r>
              <w:rPr>
                <w:noProof/>
                <w:webHidden/>
              </w:rPr>
              <w:instrText xml:space="preserve"> PAGEREF _Toc280535729 \h </w:instrText>
            </w:r>
            <w:r>
              <w:rPr>
                <w:noProof/>
                <w:webHidden/>
              </w:rPr>
            </w:r>
            <w:r>
              <w:rPr>
                <w:noProof/>
                <w:webHidden/>
              </w:rPr>
              <w:fldChar w:fldCharType="separate"/>
            </w:r>
            <w:r>
              <w:rPr>
                <w:noProof/>
                <w:webHidden/>
              </w:rPr>
              <w:t>14</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30" w:history="1">
            <w:r w:rsidRPr="00FC624D">
              <w:rPr>
                <w:rStyle w:val="Hipercze"/>
                <w:noProof/>
              </w:rPr>
              <w:t>3.1</w:t>
            </w:r>
            <w:r>
              <w:rPr>
                <w:rFonts w:asciiTheme="minorHAnsi" w:eastAsiaTheme="minorEastAsia" w:hAnsiTheme="minorHAnsi" w:cstheme="minorBidi"/>
                <w:noProof/>
                <w:sz w:val="22"/>
                <w:lang w:val="pl-PL" w:eastAsia="pl-PL" w:bidi="ar-SA"/>
              </w:rPr>
              <w:tab/>
            </w:r>
            <w:r w:rsidRPr="00FC624D">
              <w:rPr>
                <w:rStyle w:val="Hipercze"/>
                <w:noProof/>
              </w:rPr>
              <w:t>Project scope</w:t>
            </w:r>
            <w:r>
              <w:rPr>
                <w:noProof/>
                <w:webHidden/>
              </w:rPr>
              <w:tab/>
            </w:r>
            <w:r>
              <w:rPr>
                <w:noProof/>
                <w:webHidden/>
              </w:rPr>
              <w:fldChar w:fldCharType="begin"/>
            </w:r>
            <w:r>
              <w:rPr>
                <w:noProof/>
                <w:webHidden/>
              </w:rPr>
              <w:instrText xml:space="preserve"> PAGEREF _Toc280535730 \h </w:instrText>
            </w:r>
            <w:r>
              <w:rPr>
                <w:noProof/>
                <w:webHidden/>
              </w:rPr>
            </w:r>
            <w:r>
              <w:rPr>
                <w:noProof/>
                <w:webHidden/>
              </w:rPr>
              <w:fldChar w:fldCharType="separate"/>
            </w:r>
            <w:r>
              <w:rPr>
                <w:noProof/>
                <w:webHidden/>
              </w:rPr>
              <w:t>14</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31" w:history="1">
            <w:r w:rsidRPr="00FC624D">
              <w:rPr>
                <w:rStyle w:val="Hipercze"/>
                <w:noProof/>
              </w:rPr>
              <w:t>3.2</w:t>
            </w:r>
            <w:r>
              <w:rPr>
                <w:rFonts w:asciiTheme="minorHAnsi" w:eastAsiaTheme="minorEastAsia" w:hAnsiTheme="minorHAnsi" w:cstheme="minorBidi"/>
                <w:noProof/>
                <w:sz w:val="22"/>
                <w:lang w:val="pl-PL" w:eastAsia="pl-PL" w:bidi="ar-SA"/>
              </w:rPr>
              <w:tab/>
            </w:r>
            <w:r w:rsidRPr="00FC624D">
              <w:rPr>
                <w:rStyle w:val="Hipercze"/>
                <w:noProof/>
              </w:rPr>
              <w:t>Assumptions</w:t>
            </w:r>
            <w:r>
              <w:rPr>
                <w:noProof/>
                <w:webHidden/>
              </w:rPr>
              <w:tab/>
            </w:r>
            <w:r>
              <w:rPr>
                <w:noProof/>
                <w:webHidden/>
              </w:rPr>
              <w:fldChar w:fldCharType="begin"/>
            </w:r>
            <w:r>
              <w:rPr>
                <w:noProof/>
                <w:webHidden/>
              </w:rPr>
              <w:instrText xml:space="preserve"> PAGEREF _Toc280535731 \h </w:instrText>
            </w:r>
            <w:r>
              <w:rPr>
                <w:noProof/>
                <w:webHidden/>
              </w:rPr>
            </w:r>
            <w:r>
              <w:rPr>
                <w:noProof/>
                <w:webHidden/>
              </w:rPr>
              <w:fldChar w:fldCharType="separate"/>
            </w:r>
            <w:r>
              <w:rPr>
                <w:noProof/>
                <w:webHidden/>
              </w:rPr>
              <w:t>14</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2" w:history="1">
            <w:r w:rsidRPr="00FC624D">
              <w:rPr>
                <w:rStyle w:val="Hipercze"/>
                <w:noProof/>
              </w:rPr>
              <w:t>3.2.1</w:t>
            </w:r>
            <w:r>
              <w:rPr>
                <w:rFonts w:asciiTheme="minorHAnsi" w:eastAsiaTheme="minorEastAsia" w:hAnsiTheme="minorHAnsi" w:cstheme="minorBidi"/>
                <w:noProof/>
                <w:sz w:val="22"/>
                <w:lang w:val="pl-PL" w:eastAsia="pl-PL" w:bidi="ar-SA"/>
              </w:rPr>
              <w:tab/>
            </w:r>
            <w:r w:rsidRPr="00FC624D">
              <w:rPr>
                <w:rStyle w:val="Hipercze"/>
                <w:noProof/>
              </w:rPr>
              <w:t>QASE API</w:t>
            </w:r>
            <w:r>
              <w:rPr>
                <w:noProof/>
                <w:webHidden/>
              </w:rPr>
              <w:tab/>
            </w:r>
            <w:r>
              <w:rPr>
                <w:noProof/>
                <w:webHidden/>
              </w:rPr>
              <w:fldChar w:fldCharType="begin"/>
            </w:r>
            <w:r>
              <w:rPr>
                <w:noProof/>
                <w:webHidden/>
              </w:rPr>
              <w:instrText xml:space="preserve"> PAGEREF _Toc280535732 \h </w:instrText>
            </w:r>
            <w:r>
              <w:rPr>
                <w:noProof/>
                <w:webHidden/>
              </w:rPr>
            </w:r>
            <w:r>
              <w:rPr>
                <w:noProof/>
                <w:webHidden/>
              </w:rPr>
              <w:fldChar w:fldCharType="separate"/>
            </w:r>
            <w:r>
              <w:rPr>
                <w:noProof/>
                <w:webHidden/>
              </w:rPr>
              <w:t>14</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3" w:history="1">
            <w:r w:rsidRPr="00FC624D">
              <w:rPr>
                <w:rStyle w:val="Hipercze"/>
                <w:noProof/>
              </w:rPr>
              <w:t>3.2.2</w:t>
            </w:r>
            <w:r>
              <w:rPr>
                <w:rFonts w:asciiTheme="minorHAnsi" w:eastAsiaTheme="minorEastAsia" w:hAnsiTheme="minorHAnsi" w:cstheme="minorBidi"/>
                <w:noProof/>
                <w:sz w:val="22"/>
                <w:lang w:val="pl-PL" w:eastAsia="pl-PL" w:bidi="ar-SA"/>
              </w:rPr>
              <w:tab/>
            </w:r>
            <w:r w:rsidRPr="00FC624D">
              <w:rPr>
                <w:rStyle w:val="Hipercze"/>
                <w:noProof/>
              </w:rPr>
              <w:t>Main focus</w:t>
            </w:r>
            <w:r>
              <w:rPr>
                <w:noProof/>
                <w:webHidden/>
              </w:rPr>
              <w:tab/>
            </w:r>
            <w:r>
              <w:rPr>
                <w:noProof/>
                <w:webHidden/>
              </w:rPr>
              <w:fldChar w:fldCharType="begin"/>
            </w:r>
            <w:r>
              <w:rPr>
                <w:noProof/>
                <w:webHidden/>
              </w:rPr>
              <w:instrText xml:space="preserve"> PAGEREF _Toc280535733 \h </w:instrText>
            </w:r>
            <w:r>
              <w:rPr>
                <w:noProof/>
                <w:webHidden/>
              </w:rPr>
            </w:r>
            <w:r>
              <w:rPr>
                <w:noProof/>
                <w:webHidden/>
              </w:rPr>
              <w:fldChar w:fldCharType="separate"/>
            </w:r>
            <w:r>
              <w:rPr>
                <w:noProof/>
                <w:webHidden/>
              </w:rPr>
              <w:t>14</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34" w:history="1">
            <w:r w:rsidRPr="00FC624D">
              <w:rPr>
                <w:rStyle w:val="Hipercze"/>
                <w:noProof/>
              </w:rPr>
              <w:t>3.3</w:t>
            </w:r>
            <w:r>
              <w:rPr>
                <w:rFonts w:asciiTheme="minorHAnsi" w:eastAsiaTheme="minorEastAsia" w:hAnsiTheme="minorHAnsi" w:cstheme="minorBidi"/>
                <w:noProof/>
                <w:sz w:val="22"/>
                <w:lang w:val="pl-PL" w:eastAsia="pl-PL" w:bidi="ar-SA"/>
              </w:rPr>
              <w:tab/>
            </w:r>
            <w:r w:rsidRPr="00FC624D">
              <w:rPr>
                <w:rStyle w:val="Hipercze"/>
                <w:noProof/>
              </w:rPr>
              <w:t>Limitations</w:t>
            </w:r>
            <w:r>
              <w:rPr>
                <w:noProof/>
                <w:webHidden/>
              </w:rPr>
              <w:tab/>
            </w:r>
            <w:r>
              <w:rPr>
                <w:noProof/>
                <w:webHidden/>
              </w:rPr>
              <w:fldChar w:fldCharType="begin"/>
            </w:r>
            <w:r>
              <w:rPr>
                <w:noProof/>
                <w:webHidden/>
              </w:rPr>
              <w:instrText xml:space="preserve"> PAGEREF _Toc280535734 \h </w:instrText>
            </w:r>
            <w:r>
              <w:rPr>
                <w:noProof/>
                <w:webHidden/>
              </w:rPr>
            </w:r>
            <w:r>
              <w:rPr>
                <w:noProof/>
                <w:webHidden/>
              </w:rPr>
              <w:fldChar w:fldCharType="separate"/>
            </w:r>
            <w:r>
              <w:rPr>
                <w:noProof/>
                <w:webHidden/>
              </w:rPr>
              <w:t>15</w:t>
            </w:r>
            <w:r>
              <w:rPr>
                <w:noProof/>
                <w:webHidden/>
              </w:rPr>
              <w:fldChar w:fldCharType="end"/>
            </w:r>
          </w:hyperlink>
        </w:p>
        <w:p w:rsidR="00EE6311" w:rsidRDefault="00EE631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35" w:history="1">
            <w:r w:rsidRPr="00FC624D">
              <w:rPr>
                <w:rStyle w:val="Hipercze"/>
                <w:noProof/>
              </w:rPr>
              <w:t>4</w:t>
            </w:r>
            <w:r>
              <w:rPr>
                <w:rFonts w:asciiTheme="minorHAnsi" w:eastAsiaTheme="minorEastAsia" w:hAnsiTheme="minorHAnsi" w:cstheme="minorBidi"/>
                <w:noProof/>
                <w:sz w:val="22"/>
                <w:lang w:val="pl-PL" w:eastAsia="pl-PL" w:bidi="ar-SA"/>
              </w:rPr>
              <w:tab/>
            </w:r>
            <w:r w:rsidRPr="00FC624D">
              <w:rPr>
                <w:rStyle w:val="Hipercze"/>
                <w:noProof/>
              </w:rPr>
              <w:t xml:space="preserve">Developed solutions </w:t>
            </w:r>
            <w:r>
              <w:rPr>
                <w:noProof/>
                <w:webHidden/>
              </w:rPr>
              <w:tab/>
            </w:r>
            <w:r>
              <w:rPr>
                <w:noProof/>
                <w:webHidden/>
              </w:rPr>
              <w:fldChar w:fldCharType="begin"/>
            </w:r>
            <w:r>
              <w:rPr>
                <w:noProof/>
                <w:webHidden/>
              </w:rPr>
              <w:instrText xml:space="preserve"> PAGEREF _Toc280535735 \h </w:instrText>
            </w:r>
            <w:r>
              <w:rPr>
                <w:noProof/>
                <w:webHidden/>
              </w:rPr>
            </w:r>
            <w:r>
              <w:rPr>
                <w:noProof/>
                <w:webHidden/>
              </w:rPr>
              <w:fldChar w:fldCharType="separate"/>
            </w:r>
            <w:r>
              <w:rPr>
                <w:noProof/>
                <w:webHidden/>
              </w:rPr>
              <w:t>16</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36" w:history="1">
            <w:r w:rsidRPr="00FC624D">
              <w:rPr>
                <w:rStyle w:val="Hipercze"/>
                <w:noProof/>
              </w:rPr>
              <w:t>4.1</w:t>
            </w:r>
            <w:r>
              <w:rPr>
                <w:rFonts w:asciiTheme="minorHAnsi" w:eastAsiaTheme="minorEastAsia" w:hAnsiTheme="minorHAnsi" w:cstheme="minorBidi"/>
                <w:noProof/>
                <w:sz w:val="22"/>
                <w:lang w:val="pl-PL" w:eastAsia="pl-PL" w:bidi="ar-SA"/>
              </w:rPr>
              <w:tab/>
            </w:r>
            <w:r w:rsidRPr="00FC624D">
              <w:rPr>
                <w:rStyle w:val="Hipercze"/>
                <w:noProof/>
              </w:rPr>
              <w:t>Reference bot</w:t>
            </w:r>
            <w:r>
              <w:rPr>
                <w:noProof/>
                <w:webHidden/>
              </w:rPr>
              <w:tab/>
            </w:r>
            <w:r>
              <w:rPr>
                <w:noProof/>
                <w:webHidden/>
              </w:rPr>
              <w:fldChar w:fldCharType="begin"/>
            </w:r>
            <w:r>
              <w:rPr>
                <w:noProof/>
                <w:webHidden/>
              </w:rPr>
              <w:instrText xml:space="preserve"> PAGEREF _Toc280535736 \h </w:instrText>
            </w:r>
            <w:r>
              <w:rPr>
                <w:noProof/>
                <w:webHidden/>
              </w:rPr>
            </w:r>
            <w:r>
              <w:rPr>
                <w:noProof/>
                <w:webHidden/>
              </w:rPr>
              <w:fldChar w:fldCharType="separate"/>
            </w:r>
            <w:r>
              <w:rPr>
                <w:noProof/>
                <w:webHidden/>
              </w:rPr>
              <w:t>16</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7" w:history="1">
            <w:r w:rsidRPr="00FC624D">
              <w:rPr>
                <w:rStyle w:val="Hipercze"/>
                <w:noProof/>
              </w:rPr>
              <w:t>4.1.1</w:t>
            </w:r>
            <w:r>
              <w:rPr>
                <w:rFonts w:asciiTheme="minorHAnsi" w:eastAsiaTheme="minorEastAsia" w:hAnsiTheme="minorHAnsi" w:cstheme="minorBidi"/>
                <w:noProof/>
                <w:sz w:val="22"/>
                <w:lang w:val="pl-PL" w:eastAsia="pl-PL" w:bidi="ar-SA"/>
              </w:rPr>
              <w:tab/>
            </w:r>
            <w:r w:rsidRPr="00FC624D">
              <w:rPr>
                <w:rStyle w:val="Hipercze"/>
                <w:noProof/>
              </w:rPr>
              <w:t>How does making a bot look like in QASE</w:t>
            </w:r>
            <w:r>
              <w:rPr>
                <w:noProof/>
                <w:webHidden/>
              </w:rPr>
              <w:tab/>
            </w:r>
            <w:r>
              <w:rPr>
                <w:noProof/>
                <w:webHidden/>
              </w:rPr>
              <w:fldChar w:fldCharType="begin"/>
            </w:r>
            <w:r>
              <w:rPr>
                <w:noProof/>
                <w:webHidden/>
              </w:rPr>
              <w:instrText xml:space="preserve"> PAGEREF _Toc280535737 \h </w:instrText>
            </w:r>
            <w:r>
              <w:rPr>
                <w:noProof/>
                <w:webHidden/>
              </w:rPr>
            </w:r>
            <w:r>
              <w:rPr>
                <w:noProof/>
                <w:webHidden/>
              </w:rPr>
              <w:fldChar w:fldCharType="separate"/>
            </w:r>
            <w:r>
              <w:rPr>
                <w:noProof/>
                <w:webHidden/>
              </w:rPr>
              <w:t>16</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8" w:history="1">
            <w:r w:rsidRPr="00FC624D">
              <w:rPr>
                <w:rStyle w:val="Hipercze"/>
                <w:noProof/>
              </w:rPr>
              <w:t>4.1.2</w:t>
            </w:r>
            <w:r>
              <w:rPr>
                <w:rFonts w:asciiTheme="minorHAnsi" w:eastAsiaTheme="minorEastAsia" w:hAnsiTheme="minorHAnsi" w:cstheme="minorBidi"/>
                <w:noProof/>
                <w:sz w:val="22"/>
                <w:lang w:val="pl-PL" w:eastAsia="pl-PL" w:bidi="ar-SA"/>
              </w:rPr>
              <w:tab/>
            </w:r>
            <w:r w:rsidRPr="00FC624D">
              <w:rPr>
                <w:rStyle w:val="Hipercze"/>
                <w:noProof/>
              </w:rPr>
              <w:t>Knowledge representation</w:t>
            </w:r>
            <w:r>
              <w:rPr>
                <w:noProof/>
                <w:webHidden/>
              </w:rPr>
              <w:tab/>
            </w:r>
            <w:r>
              <w:rPr>
                <w:noProof/>
                <w:webHidden/>
              </w:rPr>
              <w:fldChar w:fldCharType="begin"/>
            </w:r>
            <w:r>
              <w:rPr>
                <w:noProof/>
                <w:webHidden/>
              </w:rPr>
              <w:instrText xml:space="preserve"> PAGEREF _Toc280535738 \h </w:instrText>
            </w:r>
            <w:r>
              <w:rPr>
                <w:noProof/>
                <w:webHidden/>
              </w:rPr>
            </w:r>
            <w:r>
              <w:rPr>
                <w:noProof/>
                <w:webHidden/>
              </w:rPr>
              <w:fldChar w:fldCharType="separate"/>
            </w:r>
            <w:r>
              <w:rPr>
                <w:noProof/>
                <w:webHidden/>
              </w:rPr>
              <w:t>16</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9" w:history="1">
            <w:r w:rsidRPr="00FC624D">
              <w:rPr>
                <w:rStyle w:val="Hipercze"/>
                <w:noProof/>
              </w:rPr>
              <w:t>4.1.3</w:t>
            </w:r>
            <w:r>
              <w:rPr>
                <w:rFonts w:asciiTheme="minorHAnsi" w:eastAsiaTheme="minorEastAsia" w:hAnsiTheme="minorHAnsi" w:cstheme="minorBidi"/>
                <w:noProof/>
                <w:sz w:val="22"/>
                <w:lang w:val="pl-PL" w:eastAsia="pl-PL" w:bidi="ar-SA"/>
              </w:rPr>
              <w:tab/>
            </w:r>
            <w:r w:rsidRPr="00FC624D">
              <w:rPr>
                <w:rStyle w:val="Hipercze"/>
                <w:noProof/>
              </w:rPr>
              <w:t>The loop</w:t>
            </w:r>
            <w:r>
              <w:rPr>
                <w:noProof/>
                <w:webHidden/>
              </w:rPr>
              <w:tab/>
            </w:r>
            <w:r>
              <w:rPr>
                <w:noProof/>
                <w:webHidden/>
              </w:rPr>
              <w:fldChar w:fldCharType="begin"/>
            </w:r>
            <w:r>
              <w:rPr>
                <w:noProof/>
                <w:webHidden/>
              </w:rPr>
              <w:instrText xml:space="preserve"> PAGEREF _Toc280535739 \h </w:instrText>
            </w:r>
            <w:r>
              <w:rPr>
                <w:noProof/>
                <w:webHidden/>
              </w:rPr>
            </w:r>
            <w:r>
              <w:rPr>
                <w:noProof/>
                <w:webHidden/>
              </w:rPr>
              <w:fldChar w:fldCharType="separate"/>
            </w:r>
            <w:r>
              <w:rPr>
                <w:noProof/>
                <w:webHidden/>
              </w:rPr>
              <w:t>16</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40" w:history="1">
            <w:r w:rsidRPr="00FC624D">
              <w:rPr>
                <w:rStyle w:val="Hipercze"/>
                <w:noProof/>
              </w:rPr>
              <w:t>4.1.4</w:t>
            </w:r>
            <w:r>
              <w:rPr>
                <w:rFonts w:asciiTheme="minorHAnsi" w:eastAsiaTheme="minorEastAsia" w:hAnsiTheme="minorHAnsi" w:cstheme="minorBidi"/>
                <w:noProof/>
                <w:sz w:val="22"/>
                <w:lang w:val="pl-PL" w:eastAsia="pl-PL" w:bidi="ar-SA"/>
              </w:rPr>
              <w:tab/>
            </w:r>
            <w:r w:rsidRPr="00FC624D">
              <w:rPr>
                <w:rStyle w:val="Hipercze"/>
                <w:noProof/>
              </w:rPr>
              <w:t>Navigation decision</w:t>
            </w:r>
            <w:r>
              <w:rPr>
                <w:noProof/>
                <w:webHidden/>
              </w:rPr>
              <w:tab/>
            </w:r>
            <w:r>
              <w:rPr>
                <w:noProof/>
                <w:webHidden/>
              </w:rPr>
              <w:fldChar w:fldCharType="begin"/>
            </w:r>
            <w:r>
              <w:rPr>
                <w:noProof/>
                <w:webHidden/>
              </w:rPr>
              <w:instrText xml:space="preserve"> PAGEREF _Toc280535740 \h </w:instrText>
            </w:r>
            <w:r>
              <w:rPr>
                <w:noProof/>
                <w:webHidden/>
              </w:rPr>
            </w:r>
            <w:r>
              <w:rPr>
                <w:noProof/>
                <w:webHidden/>
              </w:rPr>
              <w:fldChar w:fldCharType="separate"/>
            </w:r>
            <w:r>
              <w:rPr>
                <w:noProof/>
                <w:webHidden/>
              </w:rPr>
              <w:t>16</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41" w:history="1">
            <w:r w:rsidRPr="00FC624D">
              <w:rPr>
                <w:rStyle w:val="Hipercze"/>
                <w:noProof/>
              </w:rPr>
              <w:t>4.1.5</w:t>
            </w:r>
            <w:r>
              <w:rPr>
                <w:rFonts w:asciiTheme="minorHAnsi" w:eastAsiaTheme="minorEastAsia" w:hAnsiTheme="minorHAnsi" w:cstheme="minorBidi"/>
                <w:noProof/>
                <w:sz w:val="22"/>
                <w:lang w:val="pl-PL" w:eastAsia="pl-PL" w:bidi="ar-SA"/>
              </w:rPr>
              <w:tab/>
            </w:r>
            <w:r w:rsidRPr="00FC624D">
              <w:rPr>
                <w:rStyle w:val="Hipercze"/>
                <w:noProof/>
              </w:rPr>
              <w:t>Firing decision</w:t>
            </w:r>
            <w:r>
              <w:rPr>
                <w:noProof/>
                <w:webHidden/>
              </w:rPr>
              <w:tab/>
            </w:r>
            <w:r>
              <w:rPr>
                <w:noProof/>
                <w:webHidden/>
              </w:rPr>
              <w:fldChar w:fldCharType="begin"/>
            </w:r>
            <w:r>
              <w:rPr>
                <w:noProof/>
                <w:webHidden/>
              </w:rPr>
              <w:instrText xml:space="preserve"> PAGEREF _Toc280535741 \h </w:instrText>
            </w:r>
            <w:r>
              <w:rPr>
                <w:noProof/>
                <w:webHidden/>
              </w:rPr>
            </w:r>
            <w:r>
              <w:rPr>
                <w:noProof/>
                <w:webHidden/>
              </w:rPr>
              <w:fldChar w:fldCharType="separate"/>
            </w:r>
            <w:r>
              <w:rPr>
                <w:noProof/>
                <w:webHidden/>
              </w:rPr>
              <w:t>16</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2" w:history="1">
            <w:r w:rsidRPr="00FC624D">
              <w:rPr>
                <w:rStyle w:val="Hipercze"/>
                <w:noProof/>
              </w:rPr>
              <w:t>4.2</w:t>
            </w:r>
            <w:r>
              <w:rPr>
                <w:rFonts w:asciiTheme="minorHAnsi" w:eastAsiaTheme="minorEastAsia" w:hAnsiTheme="minorHAnsi" w:cstheme="minorBidi"/>
                <w:noProof/>
                <w:sz w:val="22"/>
                <w:lang w:val="pl-PL" w:eastAsia="pl-PL" w:bidi="ar-SA"/>
              </w:rPr>
              <w:tab/>
            </w:r>
            <w:r w:rsidRPr="00FC624D">
              <w:rPr>
                <w:rStyle w:val="Hipercze"/>
                <w:noProof/>
              </w:rPr>
              <w:t>Learn bot</w:t>
            </w:r>
            <w:r>
              <w:rPr>
                <w:noProof/>
                <w:webHidden/>
              </w:rPr>
              <w:tab/>
            </w:r>
            <w:r>
              <w:rPr>
                <w:noProof/>
                <w:webHidden/>
              </w:rPr>
              <w:fldChar w:fldCharType="begin"/>
            </w:r>
            <w:r>
              <w:rPr>
                <w:noProof/>
                <w:webHidden/>
              </w:rPr>
              <w:instrText xml:space="preserve"> PAGEREF _Toc280535742 \h </w:instrText>
            </w:r>
            <w:r>
              <w:rPr>
                <w:noProof/>
                <w:webHidden/>
              </w:rPr>
            </w:r>
            <w:r>
              <w:rPr>
                <w:noProof/>
                <w:webHidden/>
              </w:rPr>
              <w:fldChar w:fldCharType="separate"/>
            </w:r>
            <w:r>
              <w:rPr>
                <w:noProof/>
                <w:webHidden/>
              </w:rPr>
              <w:t>16</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3" w:history="1">
            <w:r w:rsidRPr="00FC624D">
              <w:rPr>
                <w:rStyle w:val="Hipercze"/>
                <w:noProof/>
              </w:rPr>
              <w:t>4.3</w:t>
            </w:r>
            <w:r>
              <w:rPr>
                <w:rFonts w:asciiTheme="minorHAnsi" w:eastAsiaTheme="minorEastAsia" w:hAnsiTheme="minorHAnsi" w:cstheme="minorBidi"/>
                <w:noProof/>
                <w:sz w:val="22"/>
                <w:lang w:val="pl-PL" w:eastAsia="pl-PL" w:bidi="ar-SA"/>
              </w:rPr>
              <w:tab/>
            </w:r>
            <w:r w:rsidRPr="00FC624D">
              <w:rPr>
                <w:rStyle w:val="Hipercze"/>
                <w:noProof/>
              </w:rPr>
              <w:t>Bot’s launching and debugging application</w:t>
            </w:r>
            <w:r>
              <w:rPr>
                <w:noProof/>
                <w:webHidden/>
              </w:rPr>
              <w:tab/>
            </w:r>
            <w:r>
              <w:rPr>
                <w:noProof/>
                <w:webHidden/>
              </w:rPr>
              <w:fldChar w:fldCharType="begin"/>
            </w:r>
            <w:r>
              <w:rPr>
                <w:noProof/>
                <w:webHidden/>
              </w:rPr>
              <w:instrText xml:space="preserve"> PAGEREF _Toc280535743 \h </w:instrText>
            </w:r>
            <w:r>
              <w:rPr>
                <w:noProof/>
                <w:webHidden/>
              </w:rPr>
            </w:r>
            <w:r>
              <w:rPr>
                <w:noProof/>
                <w:webHidden/>
              </w:rPr>
              <w:fldChar w:fldCharType="separate"/>
            </w:r>
            <w:r>
              <w:rPr>
                <w:noProof/>
                <w:webHidden/>
              </w:rPr>
              <w:t>16</w:t>
            </w:r>
            <w:r>
              <w:rPr>
                <w:noProof/>
                <w:webHidden/>
              </w:rPr>
              <w:fldChar w:fldCharType="end"/>
            </w:r>
          </w:hyperlink>
        </w:p>
        <w:p w:rsidR="00EE6311" w:rsidRDefault="00EE631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44" w:history="1">
            <w:r w:rsidRPr="00FC624D">
              <w:rPr>
                <w:rStyle w:val="Hipercze"/>
                <w:noProof/>
              </w:rPr>
              <w:t>5</w:t>
            </w:r>
            <w:r>
              <w:rPr>
                <w:rFonts w:asciiTheme="minorHAnsi" w:eastAsiaTheme="minorEastAsia" w:hAnsiTheme="minorHAnsi" w:cstheme="minorBidi"/>
                <w:noProof/>
                <w:sz w:val="22"/>
                <w:lang w:val="pl-PL" w:eastAsia="pl-PL" w:bidi="ar-SA"/>
              </w:rPr>
              <w:tab/>
            </w:r>
            <w:r w:rsidRPr="00FC624D">
              <w:rPr>
                <w:rStyle w:val="Hipercze"/>
                <w:noProof/>
              </w:rPr>
              <w:t>Experiments description</w:t>
            </w:r>
            <w:r>
              <w:rPr>
                <w:noProof/>
                <w:webHidden/>
              </w:rPr>
              <w:tab/>
            </w:r>
            <w:r>
              <w:rPr>
                <w:noProof/>
                <w:webHidden/>
              </w:rPr>
              <w:fldChar w:fldCharType="begin"/>
            </w:r>
            <w:r>
              <w:rPr>
                <w:noProof/>
                <w:webHidden/>
              </w:rPr>
              <w:instrText xml:space="preserve"> PAGEREF _Toc280535744 \h </w:instrText>
            </w:r>
            <w:r>
              <w:rPr>
                <w:noProof/>
                <w:webHidden/>
              </w:rPr>
            </w:r>
            <w:r>
              <w:rPr>
                <w:noProof/>
                <w:webHidden/>
              </w:rPr>
              <w:fldChar w:fldCharType="separate"/>
            </w:r>
            <w:r>
              <w:rPr>
                <w:noProof/>
                <w:webHidden/>
              </w:rPr>
              <w:t>18</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5" w:history="1">
            <w:r w:rsidRPr="00FC624D">
              <w:rPr>
                <w:rStyle w:val="Hipercze"/>
                <w:noProof/>
              </w:rPr>
              <w:t>5.1</w:t>
            </w:r>
            <w:r>
              <w:rPr>
                <w:rFonts w:asciiTheme="minorHAnsi" w:eastAsiaTheme="minorEastAsia" w:hAnsiTheme="minorHAnsi" w:cstheme="minorBidi"/>
                <w:noProof/>
                <w:sz w:val="22"/>
                <w:lang w:val="pl-PL" w:eastAsia="pl-PL" w:bidi="ar-SA"/>
              </w:rPr>
              <w:tab/>
            </w:r>
            <w:r w:rsidRPr="00FC624D">
              <w:rPr>
                <w:rStyle w:val="Hipercze"/>
                <w:noProof/>
              </w:rPr>
              <w:t>Reinforcement learning ??</w:t>
            </w:r>
            <w:r>
              <w:rPr>
                <w:noProof/>
                <w:webHidden/>
              </w:rPr>
              <w:tab/>
            </w:r>
            <w:r>
              <w:rPr>
                <w:noProof/>
                <w:webHidden/>
              </w:rPr>
              <w:fldChar w:fldCharType="begin"/>
            </w:r>
            <w:r>
              <w:rPr>
                <w:noProof/>
                <w:webHidden/>
              </w:rPr>
              <w:instrText xml:space="preserve"> PAGEREF _Toc280535745 \h </w:instrText>
            </w:r>
            <w:r>
              <w:rPr>
                <w:noProof/>
                <w:webHidden/>
              </w:rPr>
            </w:r>
            <w:r>
              <w:rPr>
                <w:noProof/>
                <w:webHidden/>
              </w:rPr>
              <w:fldChar w:fldCharType="separate"/>
            </w:r>
            <w:r>
              <w:rPr>
                <w:noProof/>
                <w:webHidden/>
              </w:rPr>
              <w:t>18</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6" w:history="1">
            <w:r w:rsidRPr="00FC624D">
              <w:rPr>
                <w:rStyle w:val="Hipercze"/>
                <w:noProof/>
              </w:rPr>
              <w:t>5.2</w:t>
            </w:r>
            <w:r>
              <w:rPr>
                <w:rFonts w:asciiTheme="minorHAnsi" w:eastAsiaTheme="minorEastAsia" w:hAnsiTheme="minorHAnsi" w:cstheme="minorBidi"/>
                <w:noProof/>
                <w:sz w:val="22"/>
                <w:lang w:val="pl-PL" w:eastAsia="pl-PL" w:bidi="ar-SA"/>
              </w:rPr>
              <w:tab/>
            </w:r>
            <w:r w:rsidRPr="00FC624D">
              <w:rPr>
                <w:rStyle w:val="Hipercze"/>
                <w:noProof/>
              </w:rPr>
              <w:t>Navigation optimization</w:t>
            </w:r>
            <w:r>
              <w:rPr>
                <w:noProof/>
                <w:webHidden/>
              </w:rPr>
              <w:tab/>
            </w:r>
            <w:r>
              <w:rPr>
                <w:noProof/>
                <w:webHidden/>
              </w:rPr>
              <w:fldChar w:fldCharType="begin"/>
            </w:r>
            <w:r>
              <w:rPr>
                <w:noProof/>
                <w:webHidden/>
              </w:rPr>
              <w:instrText xml:space="preserve"> PAGEREF _Toc280535746 \h </w:instrText>
            </w:r>
            <w:r>
              <w:rPr>
                <w:noProof/>
                <w:webHidden/>
              </w:rPr>
            </w:r>
            <w:r>
              <w:rPr>
                <w:noProof/>
                <w:webHidden/>
              </w:rPr>
              <w:fldChar w:fldCharType="separate"/>
            </w:r>
            <w:r>
              <w:rPr>
                <w:noProof/>
                <w:webHidden/>
              </w:rPr>
              <w:t>18</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7" w:history="1">
            <w:r w:rsidRPr="00FC624D">
              <w:rPr>
                <w:rStyle w:val="Hipercze"/>
                <w:noProof/>
              </w:rPr>
              <w:t>5.3</w:t>
            </w:r>
            <w:r>
              <w:rPr>
                <w:rFonts w:asciiTheme="minorHAnsi" w:eastAsiaTheme="minorEastAsia" w:hAnsiTheme="minorHAnsi" w:cstheme="minorBidi"/>
                <w:noProof/>
                <w:sz w:val="22"/>
                <w:lang w:val="pl-PL" w:eastAsia="pl-PL" w:bidi="ar-SA"/>
              </w:rPr>
              <w:tab/>
            </w:r>
            <w:r w:rsidRPr="00FC624D">
              <w:rPr>
                <w:rStyle w:val="Hipercze"/>
                <w:noProof/>
              </w:rPr>
              <w:t>Experiments application</w:t>
            </w:r>
            <w:r>
              <w:rPr>
                <w:noProof/>
                <w:webHidden/>
              </w:rPr>
              <w:tab/>
            </w:r>
            <w:r>
              <w:rPr>
                <w:noProof/>
                <w:webHidden/>
              </w:rPr>
              <w:fldChar w:fldCharType="begin"/>
            </w:r>
            <w:r>
              <w:rPr>
                <w:noProof/>
                <w:webHidden/>
              </w:rPr>
              <w:instrText xml:space="preserve"> PAGEREF _Toc280535747 \h </w:instrText>
            </w:r>
            <w:r>
              <w:rPr>
                <w:noProof/>
                <w:webHidden/>
              </w:rPr>
            </w:r>
            <w:r>
              <w:rPr>
                <w:noProof/>
                <w:webHidden/>
              </w:rPr>
              <w:fldChar w:fldCharType="separate"/>
            </w:r>
            <w:r>
              <w:rPr>
                <w:noProof/>
                <w:webHidden/>
              </w:rPr>
              <w:t>18</w:t>
            </w:r>
            <w:r>
              <w:rPr>
                <w:noProof/>
                <w:webHidden/>
              </w:rPr>
              <w:fldChar w:fldCharType="end"/>
            </w:r>
          </w:hyperlink>
        </w:p>
        <w:p w:rsidR="00EE6311" w:rsidRDefault="00EE631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48" w:history="1">
            <w:r w:rsidRPr="00FC624D">
              <w:rPr>
                <w:rStyle w:val="Hipercze"/>
                <w:noProof/>
              </w:rPr>
              <w:t>6</w:t>
            </w:r>
            <w:r>
              <w:rPr>
                <w:rFonts w:asciiTheme="minorHAnsi" w:eastAsiaTheme="minorEastAsia" w:hAnsiTheme="minorHAnsi" w:cstheme="minorBidi"/>
                <w:noProof/>
                <w:sz w:val="22"/>
                <w:lang w:val="pl-PL" w:eastAsia="pl-PL" w:bidi="ar-SA"/>
              </w:rPr>
              <w:tab/>
            </w:r>
            <w:r w:rsidRPr="00FC624D">
              <w:rPr>
                <w:rStyle w:val="Hipercze"/>
                <w:noProof/>
              </w:rPr>
              <w:t>Results</w:t>
            </w:r>
            <w:r>
              <w:rPr>
                <w:noProof/>
                <w:webHidden/>
              </w:rPr>
              <w:tab/>
            </w:r>
            <w:r>
              <w:rPr>
                <w:noProof/>
                <w:webHidden/>
              </w:rPr>
              <w:fldChar w:fldCharType="begin"/>
            </w:r>
            <w:r>
              <w:rPr>
                <w:noProof/>
                <w:webHidden/>
              </w:rPr>
              <w:instrText xml:space="preserve"> PAGEREF _Toc280535748 \h </w:instrText>
            </w:r>
            <w:r>
              <w:rPr>
                <w:noProof/>
                <w:webHidden/>
              </w:rPr>
            </w:r>
            <w:r>
              <w:rPr>
                <w:noProof/>
                <w:webHidden/>
              </w:rPr>
              <w:fldChar w:fldCharType="separate"/>
            </w:r>
            <w:r>
              <w:rPr>
                <w:noProof/>
                <w:webHidden/>
              </w:rPr>
              <w:t>19</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9" w:history="1">
            <w:r w:rsidRPr="00FC624D">
              <w:rPr>
                <w:rStyle w:val="Hipercze"/>
                <w:noProof/>
              </w:rPr>
              <w:t>6.1</w:t>
            </w:r>
            <w:r>
              <w:rPr>
                <w:rFonts w:asciiTheme="minorHAnsi" w:eastAsiaTheme="minorEastAsia" w:hAnsiTheme="minorHAnsi" w:cstheme="minorBidi"/>
                <w:noProof/>
                <w:sz w:val="22"/>
                <w:lang w:val="pl-PL" w:eastAsia="pl-PL" w:bidi="ar-SA"/>
              </w:rPr>
              <w:tab/>
            </w:r>
            <w:r w:rsidRPr="00FC624D">
              <w:rPr>
                <w:rStyle w:val="Hipercze"/>
                <w:noProof/>
              </w:rPr>
              <w:t>RL ? went bad?</w:t>
            </w:r>
            <w:r>
              <w:rPr>
                <w:noProof/>
                <w:webHidden/>
              </w:rPr>
              <w:tab/>
            </w:r>
            <w:r>
              <w:rPr>
                <w:noProof/>
                <w:webHidden/>
              </w:rPr>
              <w:fldChar w:fldCharType="begin"/>
            </w:r>
            <w:r>
              <w:rPr>
                <w:noProof/>
                <w:webHidden/>
              </w:rPr>
              <w:instrText xml:space="preserve"> PAGEREF _Toc280535749 \h </w:instrText>
            </w:r>
            <w:r>
              <w:rPr>
                <w:noProof/>
                <w:webHidden/>
              </w:rPr>
            </w:r>
            <w:r>
              <w:rPr>
                <w:noProof/>
                <w:webHidden/>
              </w:rPr>
              <w:fldChar w:fldCharType="separate"/>
            </w:r>
            <w:r>
              <w:rPr>
                <w:noProof/>
                <w:webHidden/>
              </w:rPr>
              <w:t>19</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50" w:history="1">
            <w:r w:rsidRPr="00FC624D">
              <w:rPr>
                <w:rStyle w:val="Hipercze"/>
                <w:noProof/>
              </w:rPr>
              <w:t>6.2</w:t>
            </w:r>
            <w:r>
              <w:rPr>
                <w:rFonts w:asciiTheme="minorHAnsi" w:eastAsiaTheme="minorEastAsia" w:hAnsiTheme="minorHAnsi" w:cstheme="minorBidi"/>
                <w:noProof/>
                <w:sz w:val="22"/>
                <w:lang w:val="pl-PL" w:eastAsia="pl-PL" w:bidi="ar-SA"/>
              </w:rPr>
              <w:tab/>
            </w:r>
            <w:r w:rsidRPr="00FC624D">
              <w:rPr>
                <w:rStyle w:val="Hipercze"/>
                <w:noProof/>
              </w:rPr>
              <w:t>Algorithms comparison</w:t>
            </w:r>
            <w:r>
              <w:rPr>
                <w:noProof/>
                <w:webHidden/>
              </w:rPr>
              <w:tab/>
            </w:r>
            <w:r>
              <w:rPr>
                <w:noProof/>
                <w:webHidden/>
              </w:rPr>
              <w:fldChar w:fldCharType="begin"/>
            </w:r>
            <w:r>
              <w:rPr>
                <w:noProof/>
                <w:webHidden/>
              </w:rPr>
              <w:instrText xml:space="preserve"> PAGEREF _Toc280535750 \h </w:instrText>
            </w:r>
            <w:r>
              <w:rPr>
                <w:noProof/>
                <w:webHidden/>
              </w:rPr>
            </w:r>
            <w:r>
              <w:rPr>
                <w:noProof/>
                <w:webHidden/>
              </w:rPr>
              <w:fldChar w:fldCharType="separate"/>
            </w:r>
            <w:r>
              <w:rPr>
                <w:noProof/>
                <w:webHidden/>
              </w:rPr>
              <w:t>19</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51" w:history="1">
            <w:r w:rsidRPr="00FC624D">
              <w:rPr>
                <w:rStyle w:val="Hipercze"/>
                <w:noProof/>
              </w:rPr>
              <w:t>6.3</w:t>
            </w:r>
            <w:r>
              <w:rPr>
                <w:rFonts w:asciiTheme="minorHAnsi" w:eastAsiaTheme="minorEastAsia" w:hAnsiTheme="minorHAnsi" w:cstheme="minorBidi"/>
                <w:noProof/>
                <w:sz w:val="22"/>
                <w:lang w:val="pl-PL" w:eastAsia="pl-PL" w:bidi="ar-SA"/>
              </w:rPr>
              <w:tab/>
            </w:r>
            <w:r w:rsidRPr="00FC624D">
              <w:rPr>
                <w:rStyle w:val="Hipercze"/>
                <w:noProof/>
              </w:rPr>
              <w:t>Performance of found solution</w:t>
            </w:r>
            <w:r>
              <w:rPr>
                <w:noProof/>
                <w:webHidden/>
              </w:rPr>
              <w:tab/>
            </w:r>
            <w:r>
              <w:rPr>
                <w:noProof/>
                <w:webHidden/>
              </w:rPr>
              <w:fldChar w:fldCharType="begin"/>
            </w:r>
            <w:r>
              <w:rPr>
                <w:noProof/>
                <w:webHidden/>
              </w:rPr>
              <w:instrText xml:space="preserve"> PAGEREF _Toc280535751 \h </w:instrText>
            </w:r>
            <w:r>
              <w:rPr>
                <w:noProof/>
                <w:webHidden/>
              </w:rPr>
            </w:r>
            <w:r>
              <w:rPr>
                <w:noProof/>
                <w:webHidden/>
              </w:rPr>
              <w:fldChar w:fldCharType="separate"/>
            </w:r>
            <w:r>
              <w:rPr>
                <w:noProof/>
                <w:webHidden/>
              </w:rPr>
              <w:t>19</w:t>
            </w:r>
            <w:r>
              <w:rPr>
                <w:noProof/>
                <w:webHidden/>
              </w:rPr>
              <w:fldChar w:fldCharType="end"/>
            </w:r>
          </w:hyperlink>
        </w:p>
        <w:p w:rsidR="00EE6311" w:rsidRDefault="00EE631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52" w:history="1">
            <w:r w:rsidRPr="00FC624D">
              <w:rPr>
                <w:rStyle w:val="Hipercze"/>
                <w:noProof/>
              </w:rPr>
              <w:t>7</w:t>
            </w:r>
            <w:r>
              <w:rPr>
                <w:rFonts w:asciiTheme="minorHAnsi" w:eastAsiaTheme="minorEastAsia" w:hAnsiTheme="minorHAnsi" w:cstheme="minorBidi"/>
                <w:noProof/>
                <w:sz w:val="22"/>
                <w:lang w:val="pl-PL" w:eastAsia="pl-PL" w:bidi="ar-SA"/>
              </w:rPr>
              <w:tab/>
            </w:r>
            <w:r w:rsidRPr="00FC624D">
              <w:rPr>
                <w:rStyle w:val="Hipercze"/>
                <w:noProof/>
              </w:rPr>
              <w:t>Attachments</w:t>
            </w:r>
            <w:r>
              <w:rPr>
                <w:noProof/>
                <w:webHidden/>
              </w:rPr>
              <w:tab/>
            </w:r>
            <w:r>
              <w:rPr>
                <w:noProof/>
                <w:webHidden/>
              </w:rPr>
              <w:fldChar w:fldCharType="begin"/>
            </w:r>
            <w:r>
              <w:rPr>
                <w:noProof/>
                <w:webHidden/>
              </w:rPr>
              <w:instrText xml:space="preserve"> PAGEREF _Toc280535752 \h </w:instrText>
            </w:r>
            <w:r>
              <w:rPr>
                <w:noProof/>
                <w:webHidden/>
              </w:rPr>
            </w:r>
            <w:r>
              <w:rPr>
                <w:noProof/>
                <w:webHidden/>
              </w:rPr>
              <w:fldChar w:fldCharType="separate"/>
            </w:r>
            <w:r>
              <w:rPr>
                <w:noProof/>
                <w:webHidden/>
              </w:rPr>
              <w:t>20</w:t>
            </w:r>
            <w:r>
              <w:rPr>
                <w:noProof/>
                <w:webHidden/>
              </w:rPr>
              <w:fldChar w:fldCharType="end"/>
            </w:r>
          </w:hyperlink>
        </w:p>
        <w:p w:rsidR="00EE6311" w:rsidRDefault="00EE631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53" w:history="1">
            <w:r w:rsidRPr="00FC624D">
              <w:rPr>
                <w:rStyle w:val="Hipercze"/>
                <w:noProof/>
              </w:rPr>
              <w:t>8</w:t>
            </w:r>
            <w:r>
              <w:rPr>
                <w:rFonts w:asciiTheme="minorHAnsi" w:eastAsiaTheme="minorEastAsia" w:hAnsiTheme="minorHAnsi" w:cstheme="minorBidi"/>
                <w:noProof/>
                <w:sz w:val="22"/>
                <w:lang w:val="pl-PL" w:eastAsia="pl-PL" w:bidi="ar-SA"/>
              </w:rPr>
              <w:tab/>
            </w:r>
            <w:r w:rsidRPr="00FC624D">
              <w:rPr>
                <w:rStyle w:val="Hipercze"/>
                <w:noProof/>
              </w:rPr>
              <w:t>Bibliography</w:t>
            </w:r>
            <w:r>
              <w:rPr>
                <w:noProof/>
                <w:webHidden/>
              </w:rPr>
              <w:tab/>
            </w:r>
            <w:r>
              <w:rPr>
                <w:noProof/>
                <w:webHidden/>
              </w:rPr>
              <w:fldChar w:fldCharType="begin"/>
            </w:r>
            <w:r>
              <w:rPr>
                <w:noProof/>
                <w:webHidden/>
              </w:rPr>
              <w:instrText xml:space="preserve"> PAGEREF _Toc280535753 \h </w:instrText>
            </w:r>
            <w:r>
              <w:rPr>
                <w:noProof/>
                <w:webHidden/>
              </w:rPr>
            </w:r>
            <w:r>
              <w:rPr>
                <w:noProof/>
                <w:webHidden/>
              </w:rPr>
              <w:fldChar w:fldCharType="separate"/>
            </w:r>
            <w:r>
              <w:rPr>
                <w:noProof/>
                <w:webHidden/>
              </w:rPr>
              <w:t>21</w:t>
            </w:r>
            <w:r>
              <w:rPr>
                <w:noProof/>
                <w:webHidden/>
              </w:rPr>
              <w:fldChar w:fldCharType="end"/>
            </w:r>
          </w:hyperlink>
        </w:p>
        <w:p w:rsidR="00D23695" w:rsidRDefault="005911A8">
          <w:pPr>
            <w:rPr>
              <w:lang w:val="pl-PL"/>
            </w:rPr>
          </w:pPr>
          <w:r>
            <w:rPr>
              <w:lang w:val="pl-PL"/>
            </w:rPr>
            <w:fldChar w:fldCharType="end"/>
          </w:r>
        </w:p>
      </w:sdtContent>
    </w:sdt>
    <w:p w:rsidR="00EE50B2" w:rsidRDefault="00EE50B2" w:rsidP="00EC7C6C">
      <w:pPr>
        <w:sectPr w:rsidR="00EE50B2" w:rsidSect="003D6691">
          <w:headerReference w:type="even" r:id="rId8"/>
          <w:headerReference w:type="default" r:id="rId9"/>
          <w:pgSz w:w="11906" w:h="16838"/>
          <w:pgMar w:top="1417" w:right="1417" w:bottom="1417" w:left="1417" w:header="708" w:footer="708" w:gutter="0"/>
          <w:cols w:space="708"/>
          <w:titlePg/>
          <w:docGrid w:linePitch="360"/>
        </w:sectPr>
      </w:pPr>
    </w:p>
    <w:p w:rsidR="00D23695" w:rsidRDefault="00D23695" w:rsidP="00EC7C6C"/>
    <w:p w:rsidR="00261EBB" w:rsidRDefault="00261EBB" w:rsidP="00261EBB">
      <w:pPr>
        <w:pStyle w:val="Nagwek1"/>
        <w:numPr>
          <w:ilvl w:val="0"/>
          <w:numId w:val="0"/>
        </w:numPr>
        <w:ind w:left="431"/>
      </w:pPr>
      <w:bookmarkStart w:id="0" w:name="_Toc280535707"/>
      <w:r>
        <w:t>Global to do</w:t>
      </w:r>
    </w:p>
    <w:p w:rsidR="00261EBB" w:rsidRPr="00875BD2" w:rsidRDefault="000F4D6A" w:rsidP="00261EBB">
      <w:pPr>
        <w:pStyle w:val="Akapitzlist"/>
        <w:numPr>
          <w:ilvl w:val="0"/>
          <w:numId w:val="22"/>
        </w:numPr>
        <w:rPr>
          <w:lang w:val="pl-PL"/>
        </w:rPr>
      </w:pPr>
      <w:r w:rsidRPr="00875BD2">
        <w:rPr>
          <w:lang w:val="pl-PL"/>
        </w:rPr>
        <w:t>Dodać ten kawałek o tym, że pisanie agenta jest “challenging”</w:t>
      </w:r>
      <w:r w:rsidR="00875BD2">
        <w:rPr>
          <w:lang w:val="pl-PL"/>
        </w:rPr>
        <w:t xml:space="preserve"> z QASE API Specification</w:t>
      </w:r>
    </w:p>
    <w:p w:rsidR="009B4D43" w:rsidRPr="00C067CE" w:rsidRDefault="009B4D43" w:rsidP="00EC7C6C">
      <w:pPr>
        <w:pStyle w:val="Nagwek1"/>
      </w:pPr>
      <w:commentRangeStart w:id="1"/>
      <w:r w:rsidRPr="00C067CE">
        <w:t>Introduction</w:t>
      </w:r>
      <w:commentRangeEnd w:id="1"/>
      <w:r w:rsidR="002E363C">
        <w:rPr>
          <w:rStyle w:val="Odwoaniedokomentarza"/>
          <w:rFonts w:eastAsiaTheme="minorHAnsi"/>
          <w:smallCaps w:val="0"/>
          <w:spacing w:val="0"/>
        </w:rPr>
        <w:commentReference w:id="1"/>
      </w:r>
      <w:bookmarkEnd w:id="0"/>
    </w:p>
    <w:p w:rsidR="009B4D43" w:rsidRPr="00C067CE" w:rsidRDefault="009B4D43" w:rsidP="00AA5A26">
      <w:pPr>
        <w:pStyle w:val="Nagwek2"/>
      </w:pPr>
      <w:bookmarkStart w:id="2" w:name="_Toc280535708"/>
      <w:r w:rsidRPr="00C067CE">
        <w:t>Computer Games and Artificial Intelligence</w:t>
      </w:r>
      <w:bookmarkEnd w:id="2"/>
    </w:p>
    <w:p w:rsidR="009B4D43" w:rsidRPr="00C067CE" w:rsidRDefault="009B4D43" w:rsidP="009B4D43">
      <w:r w:rsidRPr="00C067CE">
        <w:t xml:space="preserve">The term </w:t>
      </w:r>
      <w:r w:rsidRPr="00C067CE">
        <w:rPr>
          <w:i/>
        </w:rPr>
        <w:t>computer games</w:t>
      </w:r>
      <w:r w:rsidRPr="00C067CE">
        <w:t xml:space="preserve"> refers to interactive games operated by computer circuitry. The platforms on which computer games are played include personal computers, arcade consoles, video consoles and handheld devices</w:t>
      </w:r>
      <w:r w:rsidR="00EB3921" w:rsidRPr="00C067CE">
        <w:t xml:space="preserve"> </w:t>
      </w:r>
      <w:r w:rsidR="005911A8" w:rsidRPr="00C067CE">
        <w:fldChar w:fldCharType="begin"/>
      </w:r>
      <w:r w:rsidR="00EB3921" w:rsidRPr="00C067CE">
        <w:instrText xml:space="preserve"> ADDIN ZOTERO_ITEM {"sort":true,"citationItems":[{"uri":["http://zotero.org/users/local/Op1rMxOJ/items/XR8ECGRD"]}]} </w:instrText>
      </w:r>
      <w:r w:rsidR="005911A8" w:rsidRPr="00C067CE">
        <w:fldChar w:fldCharType="separate"/>
      </w:r>
      <w:r w:rsidR="00AE75FE" w:rsidRPr="00AE75FE">
        <w:rPr>
          <w:rFonts w:ascii="Calibri" w:hAnsi="Calibri"/>
        </w:rPr>
        <w:t>[1]</w:t>
      </w:r>
      <w:r w:rsidR="005911A8" w:rsidRPr="00C067CE">
        <w:fldChar w:fldCharType="end"/>
      </w:r>
      <w:r w:rsidRPr="00C067CE">
        <w:t>.</w:t>
      </w:r>
    </w:p>
    <w:p w:rsidR="009B4D43" w:rsidRPr="00C067CE" w:rsidRDefault="009B4D43" w:rsidP="009B4D43">
      <w:r w:rsidRPr="00C067CE">
        <w:t>It is believed that the first electronic game was created by William A. Higinbotham – of the Brookhaven National Laboratory, in 1958, as interactive technology demonstration avai</w:t>
      </w:r>
      <w:r w:rsidRPr="00C067CE">
        <w:t>l</w:t>
      </w:r>
      <w:r w:rsidRPr="00C067CE">
        <w:t xml:space="preserve">able for laboratory’s visitors. </w:t>
      </w:r>
      <w:r w:rsidRPr="00C067CE">
        <w:rPr>
          <w:i/>
        </w:rPr>
        <w:t xml:space="preserve">Tennis for Two </w:t>
      </w:r>
      <w:r w:rsidRPr="00C067CE">
        <w:t>was working on analog computer and was sim</w:t>
      </w:r>
      <w:r w:rsidRPr="00C067CE">
        <w:t>u</w:t>
      </w:r>
      <w:r w:rsidRPr="00C067CE">
        <w:t>lating a tennis game on an oscilloscope.  It was presenting a simplified projection of a tennis court from the side, featuring a gravity-controlled ball that needed to be played over the net. The players used analog controllers to adjust the trajectory of the ball and a button to hit it with an invisible racket</w:t>
      </w:r>
      <w:r w:rsidR="00EB3921" w:rsidRPr="00C067CE">
        <w:t xml:space="preserve"> </w:t>
      </w:r>
      <w:r w:rsidR="005911A8" w:rsidRPr="00C067CE">
        <w:fldChar w:fldCharType="begin"/>
      </w:r>
      <w:r w:rsidR="00EB3921" w:rsidRPr="00C067CE">
        <w:instrText xml:space="preserve"> ADDIN ZOTERO_ITEM {"sort":true,"citationItems":[{"uri":["http://zotero.org/users/local/Op1rMxOJ/items/ZXA3VUME"]}]} </w:instrText>
      </w:r>
      <w:r w:rsidR="005911A8" w:rsidRPr="00C067CE">
        <w:fldChar w:fldCharType="separate"/>
      </w:r>
      <w:r w:rsidR="00AE75FE" w:rsidRPr="00AE75FE">
        <w:rPr>
          <w:rFonts w:ascii="Calibri" w:hAnsi="Calibri"/>
        </w:rPr>
        <w:t>[2]</w:t>
      </w:r>
      <w:r w:rsidR="005911A8" w:rsidRPr="00C067CE">
        <w:fldChar w:fldCharType="end"/>
      </w:r>
      <w:r w:rsidRPr="00C067CE">
        <w:t xml:space="preserve">. </w:t>
      </w:r>
    </w:p>
    <w:p w:rsidR="009B4D43" w:rsidRPr="00C067CE" w:rsidRDefault="009B4D43" w:rsidP="009B4D43">
      <w:r w:rsidRPr="00C067CE">
        <w:t>Since then, computer games evolved from small programs or devices developed by ind</w:t>
      </w:r>
      <w:r w:rsidRPr="00C067CE">
        <w:t>i</w:t>
      </w:r>
      <w:r w:rsidRPr="00C067CE">
        <w:t>viduals to major commercial projects produced by teams of experienced developers working, in some cases for years on a particular product. The whole industry is estimated to be worth $11.7 billion in 2008 just in United States, which places it in front of music and film indu</w:t>
      </w:r>
      <w:r w:rsidRPr="00C067CE">
        <w:t>s</w:t>
      </w:r>
      <w:r w:rsidRPr="00C067CE">
        <w:t xml:space="preserve">tries </w:t>
      </w:r>
      <w:r w:rsidR="005911A8" w:rsidRPr="00C067CE">
        <w:fldChar w:fldCharType="begin"/>
      </w:r>
      <w:r w:rsidR="00EB3921" w:rsidRPr="00C067CE">
        <w:instrText xml:space="preserve"> ADDIN ZOTERO_ITEM {"sort":true,"citationItems":[{"uri":["http://zotero.org/users/local/Op1rMxOJ/items/TFR88ECC"]}]} </w:instrText>
      </w:r>
      <w:r w:rsidR="005911A8" w:rsidRPr="00C067CE">
        <w:fldChar w:fldCharType="separate"/>
      </w:r>
      <w:r w:rsidR="00AE75FE" w:rsidRPr="00AE75FE">
        <w:rPr>
          <w:rFonts w:ascii="Calibri" w:hAnsi="Calibri"/>
        </w:rPr>
        <w:t>[3]</w:t>
      </w:r>
      <w:r w:rsidR="005911A8" w:rsidRPr="00C067CE">
        <w:fldChar w:fldCharType="end"/>
      </w:r>
      <w:r w:rsidRPr="00C067CE">
        <w:t xml:space="preserve">. </w:t>
      </w:r>
    </w:p>
    <w:p w:rsidR="009B4D43" w:rsidRPr="00C067CE" w:rsidRDefault="009B4D43" w:rsidP="009B4D43">
      <w:r w:rsidRPr="00C067CE">
        <w:t>In most computer games, the players interact not only with other human players, but also with non-player characters (NPCs) – characters appearing in the game that are controlled by game program and not by human player. In order to provide more realistic, human-like beh</w:t>
      </w:r>
      <w:r w:rsidRPr="00C067CE">
        <w:t>a</w:t>
      </w:r>
      <w:r w:rsidRPr="00C067CE">
        <w:t xml:space="preserve">vior of NPCs, game creators started to use some of the techniques developed in the field of artificial intelligence (AI). The term </w:t>
      </w:r>
      <w:r w:rsidRPr="00C067CE">
        <w:rPr>
          <w:i/>
        </w:rPr>
        <w:t>game AI</w:t>
      </w:r>
      <w:r w:rsidRPr="00C067CE">
        <w:t xml:space="preserve"> appeared relating to NPCs controllers simulating intelligent behavior in a computer game </w:t>
      </w:r>
      <w:r w:rsidR="005911A8" w:rsidRPr="00C067CE">
        <w:fldChar w:fldCharType="begin"/>
      </w:r>
      <w:r w:rsidR="00EB3921" w:rsidRPr="00C067CE">
        <w:instrText xml:space="preserve"> ADDIN ZOTERO_ITEM {"sort":true,"citationItems":[{"uri":["http://zotero.org/users/local/Op1rMxOJ/items/7SKSMHAK"]}]} </w:instrText>
      </w:r>
      <w:r w:rsidR="005911A8" w:rsidRPr="00C067CE">
        <w:fldChar w:fldCharType="separate"/>
      </w:r>
      <w:r w:rsidR="00AE75FE" w:rsidRPr="00AE75FE">
        <w:rPr>
          <w:rFonts w:ascii="Calibri" w:hAnsi="Calibri"/>
        </w:rPr>
        <w:t>[4]</w:t>
      </w:r>
      <w:r w:rsidR="005911A8" w:rsidRPr="00C067CE">
        <w:fldChar w:fldCharType="end"/>
      </w:r>
      <w:r w:rsidRPr="00C067CE">
        <w:t>.</w:t>
      </w:r>
    </w:p>
    <w:p w:rsidR="009B4D43" w:rsidRPr="00C067CE" w:rsidRDefault="009B4D43" w:rsidP="009B4D43">
      <w:r w:rsidRPr="00C067CE">
        <w:t xml:space="preserve">Entertaining game AI has been broadly recognized as a second most important factor in a particular game’s commercial success, with only graphics being more important </w:t>
      </w:r>
      <w:r w:rsidR="005911A8" w:rsidRPr="00C067CE">
        <w:fldChar w:fldCharType="begin"/>
      </w:r>
      <w:r w:rsidR="00EB3921" w:rsidRPr="00C067CE">
        <w:instrText xml:space="preserve"> ADDIN ZOTERO_ITEM {"sort":true,"citationItems":[{"position":2,"uri":["http://zotero.org/users/local/Op1rMxOJ/items/7SKSMHAK"]}]} </w:instrText>
      </w:r>
      <w:r w:rsidR="005911A8" w:rsidRPr="00C067CE">
        <w:fldChar w:fldCharType="separate"/>
      </w:r>
      <w:r w:rsidR="00AE75FE" w:rsidRPr="00AE75FE">
        <w:rPr>
          <w:rFonts w:ascii="Calibri" w:hAnsi="Calibri"/>
        </w:rPr>
        <w:t>[4]</w:t>
      </w:r>
      <w:r w:rsidR="005911A8" w:rsidRPr="00C067CE">
        <w:fldChar w:fldCharType="end"/>
      </w:r>
      <w:r w:rsidRPr="00C067CE">
        <w:t xml:space="preserve">. </w:t>
      </w:r>
    </w:p>
    <w:p w:rsidR="009B4D43" w:rsidRPr="00C067CE" w:rsidRDefault="009B4D43" w:rsidP="00AA5A26">
      <w:pPr>
        <w:pStyle w:val="Nagwek2"/>
      </w:pPr>
      <w:bookmarkStart w:id="3" w:name="_Toc280535709"/>
      <w:r w:rsidRPr="00C067CE">
        <w:t>First Person Shooter games</w:t>
      </w:r>
      <w:bookmarkEnd w:id="3"/>
    </w:p>
    <w:p w:rsidR="009B4D43" w:rsidRPr="00C067CE" w:rsidRDefault="009B4D43" w:rsidP="009B4D43">
      <w:r w:rsidRPr="00C067CE">
        <w:lastRenderedPageBreak/>
        <w:t>Computer games are divided into relatively small sets of different game genres e.g. strat</w:t>
      </w:r>
      <w:r w:rsidRPr="00C067CE">
        <w:t>e</w:t>
      </w:r>
      <w:r w:rsidRPr="00C067CE">
        <w:t>gy, sports, racing, adventure etc. However, in many cases it is not possible to associate a pa</w:t>
      </w:r>
      <w:r w:rsidRPr="00C067CE">
        <w:t>r</w:t>
      </w:r>
      <w:r w:rsidRPr="00C067CE">
        <w:t>ticular game with just one genre.  One of the most popular and financially significant compu</w:t>
      </w:r>
      <w:r w:rsidRPr="00C067CE">
        <w:t>t</w:t>
      </w:r>
      <w:r w:rsidRPr="00C067CE">
        <w:t xml:space="preserve">er game genres is a First Person Shooter genre, commonly abbreviated with FPS. </w:t>
      </w:r>
    </w:p>
    <w:p w:rsidR="009B4D43" w:rsidRPr="00C067CE" w:rsidRDefault="009B4D43" w:rsidP="009B4D43">
      <w:r w:rsidRPr="00C067CE">
        <w:t>In FPS, the player sees the three-dimensional world through the eyes of his or hers chara</w:t>
      </w:r>
      <w:r w:rsidRPr="00C067CE">
        <w:t>c</w:t>
      </w:r>
      <w:r w:rsidRPr="00C067CE">
        <w:t xml:space="preserve">ter – from the first person perspective. In most of those games, a player has to fight against other players and NPCs using special items and firearms while navigating through three-dimensional real-world like environment. </w:t>
      </w:r>
    </w:p>
    <w:p w:rsidR="009B4D43" w:rsidRPr="00C067CE" w:rsidRDefault="009B4D43" w:rsidP="009B4D43">
      <w:r w:rsidRPr="00C067CE">
        <w:t xml:space="preserve">This genre is also considered to be attractive for a research, as NPC’s actions usually have direct influence on the state of a game and its environment. In a football simulation game, for instance, the team’s result depends not only on particular NPC’s actions, but also on actions of other team members. There are also many similarities between controlling NPC in FPS game and controlling a real-world mobile robot, like a problem of path-finding </w:t>
      </w:r>
      <w:r w:rsidR="005911A8" w:rsidRPr="00C067CE">
        <w:fldChar w:fldCharType="begin"/>
      </w:r>
      <w:r w:rsidR="004241DC" w:rsidRPr="00C067CE">
        <w:instrText xml:space="preserve"> ADDIN ZOTERO_ITEM {"sort":true,"citationItems":[{"uri":["http://zotero.org/users/local/Op1rMxOJ/items/W6PP4W49"]}]} </w:instrText>
      </w:r>
      <w:r w:rsidR="005911A8" w:rsidRPr="00C067CE">
        <w:fldChar w:fldCharType="separate"/>
      </w:r>
      <w:r w:rsidR="00AE75FE" w:rsidRPr="00AE75FE">
        <w:rPr>
          <w:rFonts w:ascii="Calibri" w:hAnsi="Calibri"/>
        </w:rPr>
        <w:t>[5]</w:t>
      </w:r>
      <w:r w:rsidR="005911A8" w:rsidRPr="00C067CE">
        <w:fldChar w:fldCharType="end"/>
      </w:r>
      <w:r w:rsidRPr="00C067CE">
        <w:t>.</w:t>
      </w:r>
    </w:p>
    <w:p w:rsidR="009B4D43" w:rsidRPr="00C067CE" w:rsidRDefault="009B4D43" w:rsidP="00AA5A26">
      <w:pPr>
        <w:pStyle w:val="Nagwek2"/>
      </w:pPr>
      <w:bookmarkStart w:id="4" w:name="_Toc280535710"/>
      <w:r w:rsidRPr="00C067CE">
        <w:t>Machine Learning and Computer Games</w:t>
      </w:r>
      <w:bookmarkEnd w:id="4"/>
    </w:p>
    <w:p w:rsidR="000E41D0" w:rsidRDefault="009B4D43" w:rsidP="00AA5A26">
      <w:pPr>
        <w:pStyle w:val="Nagwek2"/>
      </w:pPr>
      <w:bookmarkStart w:id="5" w:name="_Toc280535711"/>
      <w:r w:rsidRPr="00C067CE">
        <w:t>Thesis Overview</w:t>
      </w:r>
      <w:bookmarkEnd w:id="5"/>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9328F8" w:rsidRPr="00C067CE" w:rsidRDefault="009328F8" w:rsidP="00AA5A26">
      <w:pPr>
        <w:pStyle w:val="Nagwek1"/>
      </w:pPr>
      <w:bookmarkStart w:id="6" w:name="_Toc280535712"/>
      <w:bookmarkStart w:id="7" w:name="_Ref280536104"/>
      <w:r w:rsidRPr="00C067CE">
        <w:t>Background</w:t>
      </w:r>
      <w:bookmarkEnd w:id="6"/>
      <w:bookmarkEnd w:id="7"/>
    </w:p>
    <w:p w:rsidR="009328F8" w:rsidRPr="00C067CE" w:rsidRDefault="009328F8" w:rsidP="009328F8">
      <w:r w:rsidRPr="00C067CE">
        <w:t xml:space="preserve">In the first chapter we showed … </w:t>
      </w:r>
      <w:commentRangeStart w:id="8"/>
      <w:r w:rsidRPr="00C067CE">
        <w:t>importance of the topic</w:t>
      </w:r>
      <w:commentRangeEnd w:id="8"/>
      <w:r w:rsidRPr="00C067CE">
        <w:rPr>
          <w:rStyle w:val="Odwoaniedokomentarza"/>
        </w:rPr>
        <w:commentReference w:id="8"/>
      </w:r>
      <w:r w:rsidRPr="00C067CE">
        <w:t>.</w:t>
      </w:r>
    </w:p>
    <w:p w:rsidR="009328F8" w:rsidRPr="00C067CE" w:rsidRDefault="009328F8" w:rsidP="009328F8">
      <w:r w:rsidRPr="00C067CE">
        <w:t xml:space="preserve">In the beginning of this chapter we introduce AI in First-Person Shooter games, presenting also some AI methods which are commonly used to accomplish bot’s tasks. Following, we present the summary of the Machine Learning techniques used in computer games. </w:t>
      </w:r>
      <w:commentRangeStart w:id="9"/>
      <w:r w:rsidRPr="00C067CE">
        <w:t>Next se</w:t>
      </w:r>
      <w:r w:rsidRPr="00C067CE">
        <w:t>c</w:t>
      </w:r>
      <w:r w:rsidRPr="00C067CE">
        <w:t>tion depicts the concept of Reinforcement Learning and introduces the Connectionist Q-Learning algorithm</w:t>
      </w:r>
      <w:commentRangeEnd w:id="9"/>
      <w:r w:rsidR="00234349">
        <w:rPr>
          <w:rStyle w:val="Odwoaniedokomentarza"/>
          <w:rFonts w:eastAsiaTheme="minorHAnsi"/>
        </w:rPr>
        <w:commentReference w:id="9"/>
      </w:r>
      <w:r w:rsidRPr="00C067CE">
        <w:t>. Finally, the last section describes ID Software’s Quake II as an example of an FPS game and QASE API – both used in the practical part of this thesis.</w:t>
      </w:r>
    </w:p>
    <w:p w:rsidR="009328F8" w:rsidRPr="00C067CE" w:rsidRDefault="009328F8" w:rsidP="00AA5A26">
      <w:pPr>
        <w:pStyle w:val="Nagwek2"/>
      </w:pPr>
      <w:bookmarkStart w:id="10" w:name="_Toc280535713"/>
      <w:r w:rsidRPr="00C067CE">
        <w:t>Artificial Intelligence in First-Person Shooter games</w:t>
      </w:r>
      <w:bookmarkEnd w:id="10"/>
    </w:p>
    <w:p w:rsidR="009328F8" w:rsidRPr="00C067CE" w:rsidRDefault="009328F8" w:rsidP="00AA5A26">
      <w:pPr>
        <w:pStyle w:val="Nagwek3"/>
      </w:pPr>
      <w:bookmarkStart w:id="11" w:name="_Toc280535714"/>
      <w:bookmarkStart w:id="12" w:name="_Ref280545489"/>
      <w:commentRangeStart w:id="13"/>
      <w:r w:rsidRPr="00C067CE">
        <w:t>Introduction</w:t>
      </w:r>
      <w:commentRangeEnd w:id="13"/>
      <w:r w:rsidRPr="00C067CE">
        <w:rPr>
          <w:rStyle w:val="Odwoaniedokomentarza"/>
          <w:sz w:val="22"/>
        </w:rPr>
        <w:commentReference w:id="13"/>
      </w:r>
      <w:bookmarkEnd w:id="11"/>
      <w:bookmarkEnd w:id="12"/>
    </w:p>
    <w:p w:rsidR="009328F8" w:rsidRPr="00C067CE" w:rsidRDefault="009328F8" w:rsidP="009328F8">
      <w:r w:rsidRPr="00C067CE">
        <w:t>First-Person Shooter games (commonly abbreviated to FPS games), are one of the most popular genre</w:t>
      </w:r>
      <w:r w:rsidR="00923699">
        <w:t>s</w:t>
      </w:r>
      <w:r w:rsidRPr="00C067CE">
        <w:t xml:space="preserve"> of computer games. In FPS, human players use </w:t>
      </w:r>
      <w:r w:rsidR="00923699">
        <w:t xml:space="preserve">a </w:t>
      </w:r>
      <w:r w:rsidRPr="00C067CE">
        <w:t xml:space="preserve">mouse and a keyboard to control their virtual in-game character. </w:t>
      </w:r>
      <w:r w:rsidR="00923699">
        <w:t xml:space="preserve">The main input for a </w:t>
      </w:r>
      <w:commentRangeStart w:id="14"/>
      <w:r w:rsidR="00923699">
        <w:t xml:space="preserve">player is </w:t>
      </w:r>
      <w:r w:rsidRPr="00C067CE">
        <w:t>the first-person persp</w:t>
      </w:r>
      <w:commentRangeEnd w:id="14"/>
      <w:r w:rsidR="00234349">
        <w:rPr>
          <w:rStyle w:val="Odwoaniedokomentarza"/>
          <w:rFonts w:eastAsiaTheme="minorHAnsi"/>
        </w:rPr>
        <w:commentReference w:id="14"/>
      </w:r>
      <w:r w:rsidRPr="00C067CE">
        <w:t>ective view of the world displayed on the screen and sounds played in the game. The usual scenario in an FPS game focuses on fighting against opponents using some sort of fir</w:t>
      </w:r>
      <w:r w:rsidRPr="00C067CE">
        <w:t>e</w:t>
      </w:r>
      <w:r w:rsidRPr="00C067CE">
        <w:t>arms. The player’s character is placed in the three dimensional world together with other o</w:t>
      </w:r>
      <w:r w:rsidRPr="00C067CE">
        <w:t>p</w:t>
      </w:r>
      <w:r w:rsidRPr="00C067CE">
        <w:t xml:space="preserve">ponents, which can be controlled by other human players or by computer programs called </w:t>
      </w:r>
      <w:r w:rsidRPr="00C067CE">
        <w:rPr>
          <w:i/>
        </w:rPr>
        <w:t>bots</w:t>
      </w:r>
      <w:r w:rsidRPr="002D3218">
        <w:rPr>
          <w:rStyle w:val="Odwoanieprzypisudolnego"/>
        </w:rPr>
        <w:footnoteReference w:id="2"/>
      </w:r>
      <w:r w:rsidRPr="00C067CE">
        <w:t xml:space="preserve">. </w:t>
      </w:r>
    </w:p>
    <w:p w:rsidR="009328F8" w:rsidRPr="00C067CE" w:rsidRDefault="009328F8" w:rsidP="009328F8">
      <w:r w:rsidRPr="00C067CE">
        <w:t xml:space="preserve"> All participants of the game can move around the world and pick up weapons and special items such as medical kits and armor jackets. Each FPS game is different, </w:t>
      </w:r>
      <w:commentRangeStart w:id="15"/>
      <w:r w:rsidRPr="00C067CE">
        <w:t>but usually</w:t>
      </w:r>
      <w:commentRangeEnd w:id="15"/>
      <w:r w:rsidRPr="00C067CE">
        <w:rPr>
          <w:rStyle w:val="Odwoaniedokomentarza"/>
        </w:rPr>
        <w:commentReference w:id="15"/>
      </w:r>
      <w:r w:rsidRPr="00C067CE">
        <w:t>, pla</w:t>
      </w:r>
      <w:r w:rsidRPr="00C067CE">
        <w:t>y</w:t>
      </w:r>
      <w:r w:rsidRPr="00C067CE">
        <w:t>er’s health is described with some number and, if player’s health is poor, it can be recovered with a medical kit. If a player wears an armor jacket, the damage taken from gunshots will be reduced.</w:t>
      </w:r>
    </w:p>
    <w:p w:rsidR="009328F8" w:rsidRPr="00C067CE" w:rsidRDefault="009328F8" w:rsidP="009328F8">
      <w:r w:rsidRPr="00C067CE">
        <w:t>The form of the game determines a set of basic actions that all the players need to perform. This includes navigating through the three dimensional world, selecting an appropriate item or gun to use, aiming and shooting at the enemies. In a perfect case in a result of performing optimal actions, the player should win the game</w:t>
      </w:r>
      <w:r w:rsidRPr="002D3218">
        <w:rPr>
          <w:rStyle w:val="Odwoanieprzypisudolnego"/>
        </w:rPr>
        <w:footnoteReference w:id="3"/>
      </w:r>
      <w:r w:rsidRPr="00C067CE">
        <w:t>. In practice, games also have some random factors, that make them less predictable and more difficult to control.</w:t>
      </w:r>
    </w:p>
    <w:p w:rsidR="009328F8" w:rsidRPr="00C067CE" w:rsidRDefault="009328F8" w:rsidP="009328F8">
      <w:commentRangeStart w:id="16"/>
      <w:r w:rsidRPr="00C067CE">
        <w:lastRenderedPageBreak/>
        <w:t>The best human players are still better than the best bots. Although computers have pote</w:t>
      </w:r>
      <w:r w:rsidRPr="00C067CE">
        <w:t>n</w:t>
      </w:r>
      <w:r w:rsidRPr="00C067CE">
        <w:t xml:space="preserve">tial to be better at some actions, like aiming and shooting accurately, in most of complex FPS games less precise human players still manage to develop tactics which allow them to win. </w:t>
      </w:r>
      <w:commentRangeEnd w:id="16"/>
      <w:r w:rsidR="00234349">
        <w:rPr>
          <w:rStyle w:val="Odwoaniedokomentarza"/>
          <w:rFonts w:eastAsiaTheme="minorHAnsi"/>
        </w:rPr>
        <w:commentReference w:id="16"/>
      </w:r>
      <w:r w:rsidRPr="00C067CE">
        <w:t xml:space="preserve">Philip Hingston </w:t>
      </w:r>
      <w:r w:rsidR="005911A8" w:rsidRPr="00C067CE">
        <w:fldChar w:fldCharType="begin"/>
      </w:r>
      <w:r w:rsidRPr="00C067CE">
        <w:instrText xml:space="preserve"> ADDIN ZOTERO_ITEM {"sort":true,"citationItems":[{"uri":["http://zotero.org/users/local/Op1rMxOJ/items/MP6TSC58"]}]} </w:instrText>
      </w:r>
      <w:r w:rsidR="005911A8" w:rsidRPr="00C067CE">
        <w:fldChar w:fldCharType="separate"/>
      </w:r>
      <w:r w:rsidR="00AE75FE" w:rsidRPr="00AE75FE">
        <w:rPr>
          <w:rFonts w:ascii="Calibri" w:hAnsi="Calibri"/>
        </w:rPr>
        <w:t>[6]</w:t>
      </w:r>
      <w:r w:rsidR="005911A8" w:rsidRPr="00C067CE">
        <w:fldChar w:fldCharType="end"/>
      </w:r>
      <w:r w:rsidRPr="00C067CE">
        <w:t xml:space="preserve"> proposes a </w:t>
      </w:r>
      <w:r w:rsidR="00526E2F">
        <w:t xml:space="preserve">variant of </w:t>
      </w:r>
      <w:commentRangeStart w:id="17"/>
      <w:r w:rsidRPr="00C067CE">
        <w:t>Turing Test</w:t>
      </w:r>
      <w:commentRangeEnd w:id="17"/>
      <w:r w:rsidRPr="00C067CE">
        <w:rPr>
          <w:rStyle w:val="Odwoaniedokomentarza"/>
        </w:rPr>
        <w:commentReference w:id="17"/>
      </w:r>
      <w:r w:rsidRPr="00C067CE">
        <w:t xml:space="preserve"> designed for FPS bots on which the </w:t>
      </w:r>
      <w:r w:rsidRPr="00C067CE">
        <w:rPr>
          <w:i/>
        </w:rPr>
        <w:t xml:space="preserve">BotPrize </w:t>
      </w:r>
      <w:r w:rsidRPr="00C067CE">
        <w:t>competition is based. In the competition taking place every year, the human players play with bots an FPS game, while being observed by judges. Basing only on observed beh</w:t>
      </w:r>
      <w:r w:rsidRPr="00C067CE">
        <w:t>a</w:t>
      </w:r>
      <w:r w:rsidRPr="00C067CE">
        <w:t>vior of game characters, the judges have to tell the human players from bots. Till now, none of bots have managed to appear human-like enough</w:t>
      </w:r>
      <w:r w:rsidR="00526E2F">
        <w:t xml:space="preserve"> to win the </w:t>
      </w:r>
      <w:r w:rsidR="00526E2F">
        <w:rPr>
          <w:i/>
        </w:rPr>
        <w:t>BotPrize</w:t>
      </w:r>
      <w:r w:rsidRPr="00C067CE">
        <w:t xml:space="preserve">, but also all of them </w:t>
      </w:r>
      <w:commentRangeStart w:id="18"/>
      <w:r w:rsidRPr="00C067CE">
        <w:t xml:space="preserve">have been losing the game with human </w:t>
      </w:r>
      <w:commentRangeEnd w:id="18"/>
      <w:r w:rsidR="00234349">
        <w:rPr>
          <w:rStyle w:val="Odwoaniedokomentarza"/>
          <w:rFonts w:eastAsiaTheme="minorHAnsi"/>
        </w:rPr>
        <w:commentReference w:id="18"/>
      </w:r>
      <w:r w:rsidRPr="00C067CE">
        <w:t xml:space="preserve">players </w:t>
      </w:r>
      <w:r w:rsidR="005911A8" w:rsidRPr="00C067CE">
        <w:fldChar w:fldCharType="begin"/>
      </w:r>
      <w:r w:rsidRPr="00C067CE">
        <w:instrText xml:space="preserve"> ADDIN ZOTERO_ITEM {"sort":true,"citationItems":[{"uri":["http://zotero.org/users/local/Op1rMxOJ/items/T58F4Q2B"]}]} </w:instrText>
      </w:r>
      <w:r w:rsidR="005911A8" w:rsidRPr="00C067CE">
        <w:fldChar w:fldCharType="separate"/>
      </w:r>
      <w:r w:rsidR="00AE75FE" w:rsidRPr="00AE75FE">
        <w:rPr>
          <w:rFonts w:ascii="Calibri" w:hAnsi="Calibri"/>
        </w:rPr>
        <w:t>[7]</w:t>
      </w:r>
      <w:r w:rsidR="005911A8" w:rsidRPr="00C067CE">
        <w:fldChar w:fldCharType="end"/>
      </w:r>
      <w:r w:rsidRPr="00C067CE">
        <w:t>.</w:t>
      </w:r>
    </w:p>
    <w:p w:rsidR="009328F8" w:rsidRPr="00C067CE" w:rsidRDefault="009328F8" w:rsidP="00AA5A26">
      <w:pPr>
        <w:pStyle w:val="Nagwek3"/>
      </w:pPr>
      <w:bookmarkStart w:id="19" w:name="_Toc280535715"/>
      <w:r w:rsidRPr="00C067CE">
        <w:t>Bots architecture</w:t>
      </w:r>
      <w:bookmarkEnd w:id="19"/>
    </w:p>
    <w:p w:rsidR="009328F8" w:rsidRPr="00C067CE" w:rsidRDefault="009328F8" w:rsidP="009328F8">
      <w:r w:rsidRPr="00C067CE">
        <w:t>The list of basic actions, that a player needs to perform in each game can be used to deve</w:t>
      </w:r>
      <w:r w:rsidRPr="00C067CE">
        <w:t>l</w:t>
      </w:r>
      <w:r w:rsidRPr="00C067CE">
        <w:t xml:space="preserve">op a generic architecture of FPS AI. Paul Tozour </w:t>
      </w:r>
      <w:r w:rsidR="005911A8" w:rsidRPr="00C067CE">
        <w:fldChar w:fldCharType="begin"/>
      </w:r>
      <w:r w:rsidRPr="00C067CE">
        <w:instrText xml:space="preserve"> ADDIN ZOTERO_ITEM {"sort":true,"citationItems":[{"uri":["http://zotero.org/users/local/Op1rMxOJ/items/U9BUGIRH"]}]} </w:instrText>
      </w:r>
      <w:r w:rsidR="005911A8" w:rsidRPr="00C067CE">
        <w:fldChar w:fldCharType="separate"/>
      </w:r>
      <w:r w:rsidR="00AE75FE" w:rsidRPr="00AE75FE">
        <w:rPr>
          <w:rFonts w:ascii="Calibri" w:hAnsi="Calibri"/>
        </w:rPr>
        <w:t>[8]</w:t>
      </w:r>
      <w:r w:rsidR="005911A8" w:rsidRPr="00C067CE">
        <w:fldChar w:fldCharType="end"/>
      </w:r>
      <w:r w:rsidRPr="00C067CE">
        <w:t xml:space="preserve"> proposes an architecture divided into four main components: animation, movement, combat and behavior. </w:t>
      </w:r>
      <w:r w:rsidR="005911A8" w:rsidRPr="00C067CE">
        <w:fldChar w:fldCharType="begin"/>
      </w:r>
      <w:r w:rsidRPr="00C067CE">
        <w:instrText xml:space="preserve"> REF _Ref268985825 \h </w:instrText>
      </w:r>
      <w:r w:rsidR="005911A8" w:rsidRPr="00C067CE">
        <w:fldChar w:fldCharType="separate"/>
      </w:r>
      <w:r w:rsidR="006E0F20" w:rsidRPr="00C067CE">
        <w:t xml:space="preserve">Figure </w:t>
      </w:r>
      <w:r w:rsidR="006E0F20">
        <w:rPr>
          <w:noProof/>
        </w:rPr>
        <w:t>1</w:t>
      </w:r>
      <w:r w:rsidR="005911A8" w:rsidRPr="00C067CE">
        <w:fldChar w:fldCharType="end"/>
      </w:r>
      <w:r w:rsidRPr="00C067CE">
        <w:t xml:space="preserve"> presents a </w:t>
      </w:r>
      <w:commentRangeStart w:id="20"/>
      <w:r w:rsidRPr="00C067CE">
        <w:t>di</w:t>
      </w:r>
      <w:r w:rsidRPr="00C067CE">
        <w:t>a</w:t>
      </w:r>
      <w:r w:rsidRPr="00C067CE">
        <w:t xml:space="preserve">gram </w:t>
      </w:r>
      <w:commentRangeEnd w:id="20"/>
      <w:r w:rsidRPr="00C067CE">
        <w:rPr>
          <w:rStyle w:val="Odwoaniedokomentarza"/>
        </w:rPr>
        <w:commentReference w:id="20"/>
      </w:r>
      <w:r w:rsidRPr="00C067CE">
        <w:t>representing those four basic components.</w:t>
      </w:r>
    </w:p>
    <w:p w:rsidR="009328F8" w:rsidRPr="00C067CE" w:rsidRDefault="009328F8" w:rsidP="009328F8">
      <w:pPr>
        <w:keepNext/>
        <w:jc w:val="center"/>
      </w:pPr>
      <w:r w:rsidRPr="00C067CE">
        <w:rPr>
          <w:noProof/>
          <w:lang w:val="pl-PL" w:eastAsia="pl-PL" w:bidi="ar-SA"/>
        </w:rPr>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C067CE" w:rsidRDefault="009328F8" w:rsidP="009328F8">
      <w:pPr>
        <w:pStyle w:val="Legenda"/>
      </w:pPr>
      <w:bookmarkStart w:id="21" w:name="_Ref268985825"/>
      <w:bookmarkStart w:id="22" w:name="_Ref268985811"/>
      <w:r w:rsidRPr="00C067CE">
        <w:t xml:space="preserve">Figure </w:t>
      </w:r>
      <w:r w:rsidR="005911A8" w:rsidRPr="00C067CE">
        <w:fldChar w:fldCharType="begin"/>
      </w:r>
      <w:r w:rsidRPr="00C067CE">
        <w:instrText xml:space="preserve"> SEQ Figure \* ARABIC </w:instrText>
      </w:r>
      <w:r w:rsidR="005911A8" w:rsidRPr="00C067CE">
        <w:fldChar w:fldCharType="separate"/>
      </w:r>
      <w:r w:rsidR="004624D6">
        <w:rPr>
          <w:noProof/>
        </w:rPr>
        <w:t>1</w:t>
      </w:r>
      <w:r w:rsidR="005911A8" w:rsidRPr="00C067CE">
        <w:fldChar w:fldCharType="end"/>
      </w:r>
      <w:bookmarkEnd w:id="21"/>
      <w:r w:rsidRPr="00C067CE">
        <w:t>: UML component diagram of an FPS game AI architecture proposed by Paul Tozour.</w:t>
      </w:r>
      <w:bookmarkEnd w:id="22"/>
      <w:r w:rsidRPr="00C067CE">
        <w:t xml:space="preserve"> </w:t>
      </w:r>
      <w:r w:rsidRPr="00C067CE">
        <w:br/>
        <w:t>A dashed arrow represents a functional dependency between components.</w:t>
      </w:r>
    </w:p>
    <w:p w:rsidR="009328F8" w:rsidRPr="00C067CE" w:rsidRDefault="009328F8" w:rsidP="009328F8">
      <w:r w:rsidRPr="00C067CE">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2D3218">
        <w:rPr>
          <w:rStyle w:val="Odwoanieprzypisudolnego"/>
        </w:rPr>
        <w:footnoteReference w:id="4"/>
      </w:r>
      <w:r w:rsidRPr="00C067CE">
        <w:t>, when a character reaches for an item. This component should also co</w:t>
      </w:r>
      <w:r w:rsidRPr="00C067CE">
        <w:t>n</w:t>
      </w:r>
      <w:r w:rsidRPr="00C067CE">
        <w:t>trol which parts of the body are performing which animation and deal with conflicts (e.g. bot death animation should have higher priority than bot jump animation).</w:t>
      </w:r>
    </w:p>
    <w:p w:rsidR="009328F8" w:rsidRPr="00C067CE" w:rsidRDefault="009328F8" w:rsidP="009328F8">
      <w:r w:rsidRPr="00C067CE">
        <w:t>Bot’s movement or navigation controller provides a service for other components – it a</w:t>
      </w:r>
      <w:r w:rsidRPr="00C067CE">
        <w:t>l</w:t>
      </w:r>
      <w:r w:rsidRPr="00C067CE">
        <w:t>lows them to move a bot from its current position to a specified one. This task requires a bot to perform path finding. It has to decide following which path it will move towards its dest</w:t>
      </w:r>
      <w:r w:rsidRPr="00C067CE">
        <w:t>i</w:t>
      </w:r>
      <w:r w:rsidRPr="00C067CE">
        <w:t xml:space="preserve">nation. The path is usually represented as a sequence of points in the world, that a bot has to follow, which involves using some abstract representation of the game world, called a map.  </w:t>
      </w:r>
      <w:r w:rsidRPr="00C067CE">
        <w:lastRenderedPageBreak/>
        <w:t>In the next chapter we will take a closer look at common game map representations. After the path has been established, the movement controller turns the character in the right direction and controls its movement from one point of the path to another. Also, if some dynamic o</w:t>
      </w:r>
      <w:r w:rsidRPr="00C067CE">
        <w:t>b</w:t>
      </w:r>
      <w:r w:rsidRPr="00C067CE">
        <w:t>stacles appear, the movement controller should respond appropriately – trying to solve the problem or reporting it.</w:t>
      </w:r>
    </w:p>
    <w:p w:rsidR="009328F8" w:rsidRPr="00C067CE" w:rsidRDefault="009328F8" w:rsidP="009328F8">
      <w:r w:rsidRPr="00C067CE">
        <w:t>When a bot enters combat, the combat controller should take over the control of most of bot’s behaviors, such as weapon and opponent selection, firing and maneuvering or picking up items. The main challenge here is to quickly evaluate a situation and choose an appropriate tactic, which shows up to be quite easy for humans and difficult for computers. One reason for that may be that we are very good at evaluating the spatial configuration of entities in the world, which allows us to take better decisions. For instance, humans quickly find good pla</w:t>
      </w:r>
      <w:r w:rsidRPr="00C067CE">
        <w:t>c</w:t>
      </w:r>
      <w:r w:rsidRPr="00C067CE">
        <w:t>es to hide from a gunfire or to shoot at the enemy. Modern bots still find this task difficult and base on scripted, pre-defined by their authors behavior. Another aspect of combat, that the combat component should control is the group tactics and communication between group members while in combat.</w:t>
      </w:r>
    </w:p>
    <w:p w:rsidR="009328F8" w:rsidRPr="00C067CE" w:rsidRDefault="009328F8" w:rsidP="009328F8">
      <w:r w:rsidRPr="00C067CE">
        <w:t>The behavior component is one that controls all the other components and takes high-level decisions about bot’s behavior. It decides whether the bot should search for an enemy or a better weapon, whether it should enter into combat or retreat. As this is a managing controller, it’s quality will determine bot’s resulting behavior.</w:t>
      </w:r>
    </w:p>
    <w:p w:rsidR="009328F8" w:rsidRPr="00C067CE" w:rsidRDefault="009328F8" w:rsidP="00AA5A26">
      <w:pPr>
        <w:pStyle w:val="Nagwek3"/>
      </w:pPr>
      <w:bookmarkStart w:id="23" w:name="_Toc280535716"/>
      <w:bookmarkStart w:id="24" w:name="_Ref280554889"/>
      <w:r w:rsidRPr="00C067CE">
        <w:t>Navigation solutions</w:t>
      </w:r>
      <w:bookmarkEnd w:id="23"/>
      <w:bookmarkEnd w:id="24"/>
    </w:p>
    <w:p w:rsidR="009328F8" w:rsidRPr="00C067CE" w:rsidRDefault="009328F8" w:rsidP="009328F8">
      <w:r w:rsidRPr="00C067CE">
        <w:t>The spatial reasoning cannot be performed on the raw geometry of the game world. The main reason is complexity. A single brick in a wall can be described with as many as tho</w:t>
      </w:r>
      <w:r w:rsidRPr="00C067CE">
        <w:t>u</w:t>
      </w:r>
      <w:r w:rsidRPr="00C067CE">
        <w:t xml:space="preserve">sands of polygons, with a wall consisting of hundreds of bricks. </w:t>
      </w:r>
      <w:r w:rsidR="007D7337">
        <w:t>All that</w:t>
      </w:r>
      <w:r w:rsidRPr="00C067CE">
        <w:t xml:space="preserve"> a bot needs to know is that there </w:t>
      </w:r>
      <w:r w:rsidRPr="007D7337">
        <w:rPr>
          <w:i/>
        </w:rPr>
        <w:t>is</w:t>
      </w:r>
      <w:r w:rsidRPr="00C067CE">
        <w:t xml:space="preserve"> a wall. All the additional information is not important when performing a path finding. It </w:t>
      </w:r>
      <w:r w:rsidR="007D7337">
        <w:t xml:space="preserve">would </w:t>
      </w:r>
      <w:r w:rsidRPr="00C067CE">
        <w:t>make the task computationally expensive, while a bot needs to operate in a real-time.</w:t>
      </w:r>
      <w:r w:rsidR="00D24F83">
        <w:t xml:space="preserve"> </w:t>
      </w:r>
      <w:r w:rsidR="00D24F83" w:rsidRPr="00C067CE">
        <w:t>More abstract representation of the game world is necessary.</w:t>
      </w:r>
    </w:p>
    <w:p w:rsidR="009328F8" w:rsidRPr="00C067CE" w:rsidRDefault="00107BAD" w:rsidP="009328F8">
      <w:r>
        <w:t>Regardless of chosen representation, most</w:t>
      </w:r>
      <w:r w:rsidR="00CF4AE6">
        <w:t xml:space="preserve"> of modern computer games have it prepared by their creators</w:t>
      </w:r>
      <w:r w:rsidR="00FC3485">
        <w:t xml:space="preserve"> </w:t>
      </w:r>
      <w:r w:rsidR="00AF1DBE">
        <w:t xml:space="preserve">(like in </w:t>
      </w:r>
      <w:fldSimple w:instr=" ADDIN ZOTERO_ITEM {&quot;sort&quot;:true,&quot;citationItems&quot;:[{&quot;uri&quot;:[&quot;http://zotero.org/users/local/Op1rMxOJ/items/79CWSU2W&quot;]}]} ">
        <w:r w:rsidR="00AE75FE" w:rsidRPr="00AE75FE">
          <w:rPr>
            <w:rFonts w:cs="Times New Roman"/>
          </w:rPr>
          <w:t>[9]</w:t>
        </w:r>
      </w:fldSimple>
      <w:r w:rsidR="00FC3485">
        <w:t xml:space="preserve"> and</w:t>
      </w:r>
      <w:r w:rsidR="0048011F">
        <w:t xml:space="preserve"> </w:t>
      </w:r>
      <w:fldSimple w:instr=" ADDIN ZOTERO_ITEM {&quot;sort&quot;:true,&quot;citationItems&quot;:[{&quot;uri&quot;:[&quot;http://zotero.org/users/local/Op1rMxOJ/items/RQPXRTGC&quot;]}]} ">
        <w:r w:rsidR="00AE75FE" w:rsidRPr="00AE75FE">
          <w:rPr>
            <w:rFonts w:cs="Times New Roman"/>
          </w:rPr>
          <w:t>[10]</w:t>
        </w:r>
      </w:fldSimple>
      <w:r w:rsidR="00AF1DBE">
        <w:t>)</w:t>
      </w:r>
      <w:r w:rsidR="009152E5">
        <w:t xml:space="preserve"> before the game is released</w:t>
      </w:r>
      <w:r w:rsidR="00CF4AE6">
        <w:t xml:space="preserve">. </w:t>
      </w:r>
      <w:r w:rsidR="00791C0A">
        <w:t xml:space="preserve">Although works like </w:t>
      </w:r>
      <w:fldSimple w:instr=" ADDIN ZOTERO_ITEM {&quot;sort&quot;:true,&quot;citationItems&quot;:[{&quot;uri&quot;:[&quot;http://zotero.org/users/local/Op1rMxOJ/items/TJDBPXP9&quot;]}]} ">
        <w:r w:rsidR="00AE75FE" w:rsidRPr="00AE75FE">
          <w:rPr>
            <w:rFonts w:cs="Times New Roman"/>
          </w:rPr>
          <w:t>[11]</w:t>
        </w:r>
      </w:fldSimple>
      <w:r w:rsidR="00791C0A">
        <w:t xml:space="preserve"> try to make </w:t>
      </w:r>
      <w:r w:rsidR="00997C92">
        <w:t>this process</w:t>
      </w:r>
      <w:r w:rsidR="00791C0A">
        <w:t xml:space="preserve"> automatic, b</w:t>
      </w:r>
      <w:r w:rsidR="00CF4AE6">
        <w:t xml:space="preserve">ots are not yet able to learn </w:t>
      </w:r>
      <w:r w:rsidR="00C30007">
        <w:t xml:space="preserve">about </w:t>
      </w:r>
      <w:r w:rsidR="00CF4AE6">
        <w:t xml:space="preserve">the world by themselves, at least not </w:t>
      </w:r>
      <w:r w:rsidR="00C30007">
        <w:t>well</w:t>
      </w:r>
      <w:r w:rsidR="00CF4AE6">
        <w:t xml:space="preserve"> and </w:t>
      </w:r>
      <w:r w:rsidR="00C30007">
        <w:t>fast</w:t>
      </w:r>
      <w:r w:rsidR="00CF4AE6">
        <w:t xml:space="preserve"> enough to satisfy game developers’ requirements.</w:t>
      </w:r>
    </w:p>
    <w:p w:rsidR="009328F8" w:rsidRPr="00C067CE" w:rsidRDefault="009328F8" w:rsidP="00F336E3">
      <w:pPr>
        <w:pStyle w:val="Sub-sub-section-not-numbered"/>
      </w:pPr>
      <w:commentRangeStart w:id="25"/>
      <w:r w:rsidRPr="00C067CE">
        <w:t xml:space="preserve">Waypoint </w:t>
      </w:r>
      <w:commentRangeEnd w:id="25"/>
      <w:r w:rsidR="00107BAD">
        <w:rPr>
          <w:rStyle w:val="Odwoaniedokomentarza"/>
          <w:rFonts w:eastAsiaTheme="minorHAnsi"/>
          <w:bCs/>
          <w:spacing w:val="0"/>
        </w:rPr>
        <w:commentReference w:id="25"/>
      </w:r>
      <w:r w:rsidRPr="00C067CE">
        <w:t>map</w:t>
      </w:r>
    </w:p>
    <w:p w:rsidR="009328F8" w:rsidRPr="00C067CE" w:rsidRDefault="009328F8" w:rsidP="009328F8">
      <w:r w:rsidRPr="00C067CE">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C067CE" w:rsidRDefault="009328F8" w:rsidP="009328F8">
      <w:r w:rsidRPr="00C067CE">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9328F8" w:rsidRPr="00C067CE" w:rsidRDefault="009328F8" w:rsidP="009328F8">
      <w:r w:rsidRPr="00C067CE">
        <w:lastRenderedPageBreak/>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C067CE" w:rsidRDefault="009328F8" w:rsidP="009328F8">
      <w:r w:rsidRPr="00C067CE">
        <w:t xml:space="preserve">Having such a representation of the game world, we can easily navigate between any points on the waypoint map if an appropriate </w:t>
      </w:r>
      <w:commentRangeStart w:id="26"/>
      <w:r w:rsidRPr="00C067CE">
        <w:t xml:space="preserve">path </w:t>
      </w:r>
      <w:commentRangeEnd w:id="26"/>
      <w:r w:rsidRPr="00C067CE">
        <w:rPr>
          <w:rStyle w:val="Odwoaniedokomentarza"/>
        </w:rPr>
        <w:commentReference w:id="26"/>
      </w:r>
      <w:r w:rsidRPr="00C067CE">
        <w:t xml:space="preserve">exists. To perform path finding one of the graph search algorithms can be used, or if the game environment is static enough, </w:t>
      </w:r>
      <w:r w:rsidR="00341377">
        <w:t xml:space="preserve">all </w:t>
      </w:r>
      <w:r w:rsidRPr="00C067CE">
        <w:t>the paths can be computed before the game. However, it is important to make sure that the path finding works fast enough for a real-time game.</w:t>
      </w:r>
    </w:p>
    <w:p w:rsidR="009328F8" w:rsidRPr="00C067CE" w:rsidRDefault="009328F8" w:rsidP="00F336E3">
      <w:pPr>
        <w:pStyle w:val="Sub-sub-section-not-numbered"/>
      </w:pPr>
      <w:r w:rsidRPr="00C067CE">
        <w:t>Navigation mesh</w:t>
      </w:r>
    </w:p>
    <w:p w:rsidR="009328F8" w:rsidRPr="00C067CE" w:rsidRDefault="009328F8" w:rsidP="009328F8">
      <w:r w:rsidRPr="00C067CE">
        <w:t xml:space="preserve">In recent years, the navigation mesh has become the world space representation of choice for agents in virtual worlds </w:t>
      </w:r>
      <w:r w:rsidR="005911A8" w:rsidRPr="00C067CE">
        <w:fldChar w:fldCharType="begin"/>
      </w:r>
      <w:r w:rsidR="00791C0A">
        <w:instrText xml:space="preserve"> ADDIN ZOTERO_ITEM {"sort":true,"citationItems":[{"position":2,"uri":["http://zotero.org/users/local/Op1rMxOJ/items/TJDBPXP9"]}]} </w:instrText>
      </w:r>
      <w:r w:rsidR="005911A8" w:rsidRPr="00C067CE">
        <w:fldChar w:fldCharType="separate"/>
      </w:r>
      <w:r w:rsidR="00AE75FE" w:rsidRPr="00AE75FE">
        <w:rPr>
          <w:rFonts w:ascii="Calibri" w:hAnsi="Calibri"/>
        </w:rPr>
        <w:t>[11]</w:t>
      </w:r>
      <w:r w:rsidR="005911A8" w:rsidRPr="00C067CE">
        <w:fldChar w:fldCharType="end"/>
      </w:r>
      <w:r w:rsidRPr="00C067CE">
        <w:t>. It divides all the walk-able surfaces of the environment into convex polygons, creating what can be called a “floor plan” of the world. Navigation mesh can also be represented as a graph in which nodes are polygons, and the graph edge exists between two nodes if their polygons have a common edge.</w:t>
      </w:r>
    </w:p>
    <w:p w:rsidR="009328F8" w:rsidRPr="00C067CE" w:rsidRDefault="009328F8" w:rsidP="009328F8">
      <w:r w:rsidRPr="00C067CE">
        <w:t>Navigation meshes are considered to be more powerful and providing more realistic nav</w:t>
      </w:r>
      <w:r w:rsidRPr="00C067CE">
        <w:t>i</w:t>
      </w:r>
      <w:r w:rsidRPr="00C067CE">
        <w:t>gation</w:t>
      </w:r>
      <w:r w:rsidR="003E4002">
        <w:t xml:space="preserve"> </w:t>
      </w:r>
      <w:fldSimple w:instr=" ADDIN ZOTERO_ITEM {&quot;sort&quot;:true,&quot;citationItems&quot;:[{&quot;uri&quot;:[&quot;http://zotero.org/users/local/Op1rMxOJ/items/NH2HAM2P&quot;]}]} ">
        <w:r w:rsidR="00AE75FE" w:rsidRPr="00AE75FE">
          <w:rPr>
            <w:rFonts w:cs="Times New Roman"/>
          </w:rPr>
          <w:t>[12]</w:t>
        </w:r>
      </w:fldSimple>
      <w:r w:rsidRPr="00C067CE">
        <w:t xml:space="preserve">.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 Since we still use a graph, the path finding can be performed in exactly the same way as in case of waypoint maps. </w:t>
      </w:r>
    </w:p>
    <w:p w:rsidR="009328F8" w:rsidRPr="00C067CE" w:rsidRDefault="009328F8" w:rsidP="009328F8">
      <w:r w:rsidRPr="00C067CE">
        <w:t>The difficult part in the navigation mesh is how a bot should move from one polygon to another. This may require not only finding an appropriate polygon’s edge and moving t</w:t>
      </w:r>
      <w:r w:rsidRPr="00C067CE">
        <w:t>o</w:t>
      </w:r>
      <w:r w:rsidRPr="00C067CE">
        <w:t xml:space="preserve">wards it, but also avoiding dynamic obstacles that may appear on the way. In case of a non-player characters that do not live long enough in the game, being usually shot by a player, it may not be cost-efficient to develop a navigation mesh based movement component. But if a human player will have enough time to take a closer look at our bot, the navigation mesh is a </w:t>
      </w:r>
      <w:commentRangeStart w:id="27"/>
      <w:r w:rsidRPr="00C067CE">
        <w:t xml:space="preserve">better </w:t>
      </w:r>
      <w:commentRangeEnd w:id="27"/>
      <w:r w:rsidRPr="00C067CE">
        <w:rPr>
          <w:rStyle w:val="Odwoaniedokomentarza"/>
        </w:rPr>
        <w:commentReference w:id="27"/>
      </w:r>
      <w:r w:rsidRPr="00C067CE">
        <w:t>choice.</w:t>
      </w:r>
    </w:p>
    <w:p w:rsidR="009328F8" w:rsidRDefault="009328F8" w:rsidP="00AA5A26">
      <w:pPr>
        <w:pStyle w:val="Nagwek3"/>
      </w:pPr>
      <w:bookmarkStart w:id="28" w:name="_Toc280535717"/>
      <w:r w:rsidRPr="00C067CE">
        <w:t>Finite State Machines</w:t>
      </w:r>
      <w:bookmarkEnd w:id="28"/>
    </w:p>
    <w:p w:rsidR="00E35D14" w:rsidRDefault="00E35D14" w:rsidP="00E35D14">
      <w:r>
        <w:t xml:space="preserve">State machines, along with scripting are two most common techniques used in modern games to perform decision-making. </w:t>
      </w:r>
      <w:r w:rsidR="009E73F8">
        <w:t xml:space="preserve">Their popularity can be </w:t>
      </w:r>
      <w:r w:rsidR="003503C6">
        <w:t>attributed to their</w:t>
      </w:r>
      <w:r w:rsidR="009E73F8">
        <w:t xml:space="preserve"> simplicity and the</w:t>
      </w:r>
      <w:r w:rsidR="003503C6">
        <w:t>ir</w:t>
      </w:r>
      <w:r w:rsidR="009E73F8">
        <w:t xml:space="preserve"> power of expression.</w:t>
      </w:r>
    </w:p>
    <w:p w:rsidR="0027495C" w:rsidRDefault="0027495C" w:rsidP="00E35D14">
      <w:r>
        <w:t xml:space="preserve">Often game characters will behave in a certain way until some event occurs. For instance, a bot will search for a </w:t>
      </w:r>
      <w:r w:rsidR="00315182">
        <w:t>weapon</w:t>
      </w:r>
      <w:r>
        <w:t>, but as soon as it sees an enemy it should change its behavior and decide whether to fight or retreat.</w:t>
      </w:r>
      <w:r w:rsidR="00175848">
        <w:t xml:space="preserve"> This kind of behavior can be supported with finite state m</w:t>
      </w:r>
      <w:r w:rsidR="00175848">
        <w:t>a</w:t>
      </w:r>
      <w:r w:rsidR="00175848">
        <w:t>chines (FSM).</w:t>
      </w:r>
    </w:p>
    <w:p w:rsidR="002312D3" w:rsidRDefault="00D63301" w:rsidP="00E35D14">
      <w:r>
        <w:t xml:space="preserve">An FSM is a system that has a limited number of states. </w:t>
      </w:r>
      <w:r w:rsidR="00D36CEE">
        <w:t>At a moment only one state is o</w:t>
      </w:r>
      <w:r w:rsidR="00D36CEE">
        <w:t>c</w:t>
      </w:r>
      <w:r w:rsidR="00D36CEE">
        <w:t xml:space="preserve">cupied. </w:t>
      </w:r>
      <w:r w:rsidR="00FD267F">
        <w:t xml:space="preserve">Each state can be associated with some specific bot’s action. </w:t>
      </w:r>
      <w:r w:rsidR="00434DF8">
        <w:t>Transitions exist b</w:t>
      </w:r>
      <w:r w:rsidR="00434DF8">
        <w:t>e</w:t>
      </w:r>
      <w:r w:rsidR="00707FE9">
        <w:t>tween states. Each transition has a set of associated conditions. If conditions of a transition are</w:t>
      </w:r>
      <w:r w:rsidR="001C4D03">
        <w:t xml:space="preserve"> </w:t>
      </w:r>
      <w:r w:rsidR="001C4D03">
        <w:lastRenderedPageBreak/>
        <w:t>met</w:t>
      </w:r>
      <w:r w:rsidR="00707FE9">
        <w:t>, the machine moves from one state to another.</w:t>
      </w:r>
      <w:r w:rsidR="000571FA">
        <w:t xml:space="preserve"> An example of game FSM is presented on </w:t>
      </w:r>
      <w:r w:rsidR="005911A8">
        <w:fldChar w:fldCharType="begin"/>
      </w:r>
      <w:r w:rsidR="000571FA">
        <w:instrText xml:space="preserve"> REF _Ref269041898 \h </w:instrText>
      </w:r>
      <w:r w:rsidR="005911A8">
        <w:fldChar w:fldCharType="separate"/>
      </w:r>
      <w:r w:rsidR="006E0F20">
        <w:t xml:space="preserve">Figure </w:t>
      </w:r>
      <w:r w:rsidR="006E0F20">
        <w:rPr>
          <w:noProof/>
        </w:rPr>
        <w:t>2</w:t>
      </w:r>
      <w:r w:rsidR="005911A8">
        <w:fldChar w:fldCharType="end"/>
      </w:r>
      <w:r w:rsidR="000571FA">
        <w:t>.</w:t>
      </w:r>
      <w:r w:rsidR="002F0062">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Default="000571FA" w:rsidP="000571FA">
      <w:pPr>
        <w:keepNext/>
        <w:jc w:val="center"/>
      </w:pPr>
      <w:r>
        <w:rPr>
          <w:noProof/>
          <w:lang w:val="pl-PL" w:eastAsia="pl-PL" w:bidi="ar-SA"/>
        </w:rPr>
        <w:drawing>
          <wp:inline distT="0" distB="0" distL="0" distR="0">
            <wp:extent cx="5503545" cy="2536190"/>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503545" cy="2536190"/>
                    </a:xfrm>
                    <a:prstGeom prst="rect">
                      <a:avLst/>
                    </a:prstGeom>
                    <a:noFill/>
                    <a:ln w="9525">
                      <a:noFill/>
                      <a:miter lim="800000"/>
                      <a:headEnd/>
                      <a:tailEnd/>
                    </a:ln>
                  </pic:spPr>
                </pic:pic>
              </a:graphicData>
            </a:graphic>
          </wp:inline>
        </w:drawing>
      </w:r>
    </w:p>
    <w:p w:rsidR="000571FA" w:rsidRDefault="000571FA" w:rsidP="000571FA">
      <w:pPr>
        <w:pStyle w:val="Legenda"/>
        <w:rPr>
          <w:noProof/>
        </w:rPr>
      </w:pPr>
      <w:bookmarkStart w:id="29" w:name="_Ref269041898"/>
      <w:r>
        <w:t xml:space="preserve">Figure </w:t>
      </w:r>
      <w:fldSimple w:instr=" SEQ Figure \* ARABIC ">
        <w:r w:rsidR="004624D6">
          <w:rPr>
            <w:noProof/>
          </w:rPr>
          <w:t>2</w:t>
        </w:r>
      </w:fldSimple>
      <w:bookmarkEnd w:id="29"/>
      <w:r>
        <w:rPr>
          <w:noProof/>
        </w:rPr>
        <w:t>: An example of a simple game FSM in UML notation.</w:t>
      </w:r>
    </w:p>
    <w:p w:rsidR="002F0062" w:rsidRDefault="00081C2B" w:rsidP="002F0062">
      <w:r>
        <w:t xml:space="preserve">Finite state machines are easy to use and read. </w:t>
      </w:r>
      <w:r w:rsidR="00010E2C">
        <w:t>A designer can also</w:t>
      </w:r>
      <w:r w:rsidR="00712DCB">
        <w:t xml:space="preserve">, without too much trouble, </w:t>
      </w:r>
      <w:r w:rsidR="00010E2C">
        <w:t xml:space="preserve">manage a level of detail in which the model reflects a desired behavior by adding or removing additional states and </w:t>
      </w:r>
      <w:commentRangeStart w:id="30"/>
      <w:r w:rsidR="00010E2C">
        <w:t>transitions</w:t>
      </w:r>
      <w:commentRangeEnd w:id="30"/>
      <w:r w:rsidR="008605D1">
        <w:rPr>
          <w:rStyle w:val="Odwoaniedokomentarza"/>
          <w:rFonts w:eastAsiaTheme="minorHAnsi"/>
        </w:rPr>
        <w:commentReference w:id="30"/>
      </w:r>
      <w:r w:rsidR="00010E2C">
        <w:t>.</w:t>
      </w:r>
    </w:p>
    <w:p w:rsidR="009328F8" w:rsidRDefault="009328F8" w:rsidP="00AA5A26">
      <w:pPr>
        <w:pStyle w:val="Nagwek3"/>
      </w:pPr>
      <w:bookmarkStart w:id="31" w:name="_Toc280535718"/>
      <w:r w:rsidRPr="00C067CE">
        <w:t>Fuzzy Logic</w:t>
      </w:r>
      <w:bookmarkEnd w:id="31"/>
    </w:p>
    <w:p w:rsidR="0029768C" w:rsidRDefault="001C62A4" w:rsidP="00A637DA">
      <w:r>
        <w:t>In a narrow sense, fuzzy logic is a logical system</w:t>
      </w:r>
      <w:r w:rsidR="006455A7">
        <w:t xml:space="preserve"> –</w:t>
      </w:r>
      <w:r>
        <w:t xml:space="preserve"> a generalization of conventional logic.</w:t>
      </w:r>
      <w:r w:rsidR="00702373">
        <w:t xml:space="preserve"> </w:t>
      </w:r>
      <w:r w:rsidR="00B80864">
        <w:t>While in conventional logic a variable can either be true or false, in fuzzy logic it can have</w:t>
      </w:r>
      <w:r w:rsidR="0019107E">
        <w:t xml:space="preserve"> associated</w:t>
      </w:r>
      <w:r w:rsidR="00B80864">
        <w:t xml:space="preserve"> any</w:t>
      </w:r>
      <w:r w:rsidR="00CE1437">
        <w:t xml:space="preserve"> real</w:t>
      </w:r>
      <w:r w:rsidR="00B80864">
        <w:t xml:space="preserve"> number in </w:t>
      </w:r>
      <w:r w:rsidR="00F103A1">
        <w:t xml:space="preserve">a </w:t>
      </w:r>
      <w:r w:rsidR="00B80864">
        <w:t>range</w:t>
      </w:r>
      <w:r w:rsidR="00F103A1">
        <w:t xml:space="preserve"> </w:t>
      </w:r>
      <m:oMath>
        <m:r>
          <w:rPr>
            <w:rFonts w:ascii="Cambria Math" w:hAnsi="Cambria Math"/>
          </w:rPr>
          <m:t>[0;1]</m:t>
        </m:r>
      </m:oMath>
      <w:r w:rsidR="00EA0BBB">
        <w:t>.</w:t>
      </w:r>
      <w:r w:rsidR="00824C6C">
        <w:t xml:space="preserve"> The 0</w:t>
      </w:r>
      <w:r w:rsidR="00F20976">
        <w:t xml:space="preserve"> value</w:t>
      </w:r>
      <w:r w:rsidR="00824C6C">
        <w:t xml:space="preserve"> is interpreted as false and 1 as true. The numbers in between express the “degree of truth”</w:t>
      </w:r>
      <w:r w:rsidR="00466002">
        <w:t>.</w:t>
      </w:r>
    </w:p>
    <w:p w:rsidR="00C15712" w:rsidRDefault="002308A0" w:rsidP="00835190">
      <w:r>
        <w:t>Fuzzy logic in a wide sense is a term that refers to a union of fuzzy logical system, fuzzy set theory, possibility theory, calculus of fuzzy if-then rules, fuzzy arithmetic, fuzzy quantif</w:t>
      </w:r>
      <w:r>
        <w:t>i</w:t>
      </w:r>
      <w:r>
        <w:t>ers and all other theories derived from the concept of fuzzy logic</w:t>
      </w:r>
      <w:r w:rsidR="001E7CFA">
        <w:t>al system</w:t>
      </w:r>
      <w:r w:rsidR="005B4FEB">
        <w:t xml:space="preserve"> </w:t>
      </w:r>
      <w:fldSimple w:instr=" ADDIN ZOTERO_ITEM {&quot;sort&quot;:true,&quot;citationItems&quot;:[{&quot;uri&quot;:[&quot;http://zotero.org/users/local/Op1rMxOJ/items/AVW3R27M&quot;]}]} ">
        <w:r w:rsidR="00AE75FE" w:rsidRPr="00AE75FE">
          <w:rPr>
            <w:rFonts w:cs="Times New Roman"/>
          </w:rPr>
          <w:t>[13]</w:t>
        </w:r>
      </w:fldSimple>
      <w:r>
        <w:t>.</w:t>
      </w:r>
      <w:r w:rsidR="00835190">
        <w:t xml:space="preserve"> </w:t>
      </w:r>
      <w:r w:rsidR="007D0298">
        <w:t xml:space="preserve">Most of these theories provide tools </w:t>
      </w:r>
      <w:r w:rsidR="007A7DF1">
        <w:t xml:space="preserve">that can be used </w:t>
      </w:r>
      <w:r w:rsidR="007D0298">
        <w:t>when taking</w:t>
      </w:r>
      <w:r w:rsidR="00C15712">
        <w:t xml:space="preserve"> decisions with estimated values under incomplete or uncertain information.</w:t>
      </w:r>
      <w:r w:rsidR="00835190">
        <w:t xml:space="preserve"> </w:t>
      </w:r>
    </w:p>
    <w:p w:rsidR="006455A7" w:rsidRDefault="00152F87" w:rsidP="009A359C">
      <w:r>
        <w:t>There have been many successful applications of fuzzy logic in signal processing, pattern recognition, business forecasting, speech processing, robotics control, natural language unde</w:t>
      </w:r>
      <w:r>
        <w:t>r</w:t>
      </w:r>
      <w:r>
        <w:t xml:space="preserve">standing etc. Computer games </w:t>
      </w:r>
      <w:r w:rsidR="00D41A4B">
        <w:t xml:space="preserve">are not an exception </w:t>
      </w:r>
      <w:r w:rsidR="0087136E">
        <w:t>–</w:t>
      </w:r>
      <w:r w:rsidR="00D41A4B">
        <w:t xml:space="preserve"> </w:t>
      </w:r>
      <w:r w:rsidR="0087136E">
        <w:t xml:space="preserve">fuzzy logic </w:t>
      </w:r>
      <w:r w:rsidR="00FB2A48">
        <w:t>has been</w:t>
      </w:r>
      <w:r w:rsidR="0087136E">
        <w:t xml:space="preserve"> used in many commercial games. </w:t>
      </w:r>
      <w:r w:rsidR="000F4075">
        <w:t xml:space="preserve">It is </w:t>
      </w:r>
      <w:r w:rsidR="00B34529">
        <w:t>attractive because of speed of calculation and ab</w:t>
      </w:r>
      <w:r w:rsidR="004D7929">
        <w:t>ility to model co</w:t>
      </w:r>
      <w:r w:rsidR="004D7929">
        <w:t>m</w:t>
      </w:r>
      <w:r w:rsidR="004D7929">
        <w:t>plex behavior</w:t>
      </w:r>
      <w:r w:rsidR="00A46B41">
        <w:t xml:space="preserve"> </w:t>
      </w:r>
      <w:fldSimple w:instr=" ADDIN ZOTERO_ITEM {&quot;sort&quot;:true,&quot;citationItems&quot;:[{&quot;position&quot;:2,&quot;uri&quot;:[&quot;http://zotero.org/users/local/Op1rMxOJ/items/AVW3R27M&quot;]}]} ">
        <w:r w:rsidR="00AE75FE" w:rsidRPr="00AE75FE">
          <w:rPr>
            <w:rFonts w:cs="Times New Roman"/>
          </w:rPr>
          <w:t>[13]</w:t>
        </w:r>
      </w:fldSimple>
      <w:r w:rsidR="00972931">
        <w:t xml:space="preserve"> </w:t>
      </w:r>
      <w:r w:rsidR="005911A8">
        <w:fldChar w:fldCharType="begin"/>
      </w:r>
      <w:r w:rsidR="003E4002">
        <w:instrText xml:space="preserve"> ADDIN ZOTERO_ITEM {"sort":true,"citationItems":[{"uri":["http://zotero.org/users/local/Op1rMxOJ/items/X7CNXFTN"]}]} </w:instrText>
      </w:r>
      <w:r w:rsidR="005911A8">
        <w:fldChar w:fldCharType="separate"/>
      </w:r>
      <w:r w:rsidR="00AE75FE" w:rsidRPr="00AE75FE">
        <w:rPr>
          <w:rFonts w:cs="Times New Roman"/>
        </w:rPr>
        <w:t>[14]</w:t>
      </w:r>
      <w:r w:rsidR="005911A8">
        <w:fldChar w:fldCharType="end"/>
      </w:r>
      <w:r w:rsidR="00A13EDA">
        <w:t>.</w:t>
      </w:r>
      <w:r w:rsidR="001A1421">
        <w:t xml:space="preserve"> It is also often used in co</w:t>
      </w:r>
      <w:r w:rsidR="000438CC">
        <w:t>mbination with other techniques, like pr</w:t>
      </w:r>
      <w:r w:rsidR="000438CC">
        <w:t>e</w:t>
      </w:r>
      <w:r w:rsidR="000438CC">
        <w:t xml:space="preserve">sented in </w:t>
      </w:r>
      <w:fldSimple w:instr=" ADDIN ZOTERO_ITEM {&quot;sort&quot;:true,&quot;citationItems&quot;:[{&quot;uri&quot;:[&quot;http://zotero.org/users/local/Op1rMxOJ/items/72VTG8FG&quot;]}]} ">
        <w:r w:rsidR="00AE75FE" w:rsidRPr="00AE75FE">
          <w:rPr>
            <w:rFonts w:cs="Times New Roman"/>
          </w:rPr>
          <w:t>[15]</w:t>
        </w:r>
      </w:fldSimple>
      <w:r w:rsidR="000438CC">
        <w:t xml:space="preserve"> FuSM – Fuzzy State Machine.</w:t>
      </w:r>
      <w:r w:rsidR="00C328E1">
        <w:t xml:space="preserve"> </w:t>
      </w:r>
    </w:p>
    <w:p w:rsidR="008D1559" w:rsidRDefault="00BD7F8A" w:rsidP="009A359C">
      <w:r>
        <w:lastRenderedPageBreak/>
        <w:t xml:space="preserve">For an FPS bot, fuzzy </w:t>
      </w:r>
      <w:r w:rsidR="00CC1187">
        <w:t>sets and relations</w:t>
      </w:r>
      <w:r>
        <w:t xml:space="preserve"> can be useful to express how much a bot wants to do or have something. </w:t>
      </w:r>
      <w:r w:rsidR="00FF1A8C">
        <w:t xml:space="preserve">In </w:t>
      </w:r>
      <w:r w:rsidR="003C6A2E">
        <w:t xml:space="preserve">the </w:t>
      </w:r>
      <w:r w:rsidR="00FF1A8C">
        <w:t xml:space="preserve">following paragraphs, some basic </w:t>
      </w:r>
      <w:commentRangeStart w:id="32"/>
      <w:r w:rsidR="00FF1A8C">
        <w:t xml:space="preserve">theory </w:t>
      </w:r>
      <w:commentRangeEnd w:id="32"/>
      <w:r w:rsidR="00E35170">
        <w:rPr>
          <w:rStyle w:val="Odwoaniedokomentarza"/>
          <w:rFonts w:eastAsiaTheme="minorHAnsi"/>
        </w:rPr>
        <w:commentReference w:id="32"/>
      </w:r>
      <w:r w:rsidR="00FF1A8C">
        <w:t>behind fuzzy relations is recalled.</w:t>
      </w:r>
    </w:p>
    <w:p w:rsidR="00092615" w:rsidRDefault="00092615" w:rsidP="00092615">
      <w:pPr>
        <w:pStyle w:val="Sub-sub-section-not-numbered"/>
      </w:pPr>
      <w:r>
        <w:t>Fuzzy sets</w:t>
      </w:r>
    </w:p>
    <w:p w:rsidR="00092615" w:rsidRDefault="00092615" w:rsidP="00243F36">
      <w:pPr>
        <w:pStyle w:val="Wysunietyparagraf"/>
      </w:pPr>
      <w:r>
        <w:t xml:space="preserve">Let </w:t>
      </w:r>
      <m:oMath>
        <m:r>
          <w:rPr>
            <w:rFonts w:ascii="Cambria Math" w:hAnsi="Cambria Math"/>
          </w:rPr>
          <m:t>X</m:t>
        </m:r>
      </m:oMath>
      <w:r>
        <w:t xml:space="preserve"> be a nonempty set. A fuzzy set </w:t>
      </w:r>
      <m:oMath>
        <m:r>
          <w:rPr>
            <w:rFonts w:ascii="Cambria Math" w:hAnsi="Cambria Math"/>
          </w:rPr>
          <m:t>A</m:t>
        </m:r>
      </m:oMath>
      <w:r>
        <w:t xml:space="preserve"> in </w:t>
      </w:r>
      <m:oMath>
        <m:r>
          <w:rPr>
            <w:rFonts w:ascii="Cambria Math" w:hAnsi="Cambria Math"/>
          </w:rPr>
          <m:t>X</m:t>
        </m:r>
      </m:oMath>
      <w:r>
        <w:t xml:space="preserve"> is characterized by a function:</w:t>
      </w:r>
    </w:p>
    <w:tbl>
      <w:tblPr>
        <w:tblStyle w:val="rwnania"/>
        <w:tblW w:w="0" w:type="auto"/>
        <w:tblLook w:val="04A0"/>
      </w:tblPr>
      <w:tblGrid>
        <w:gridCol w:w="959"/>
        <w:gridCol w:w="7229"/>
        <w:gridCol w:w="1024"/>
      </w:tblGrid>
      <w:tr w:rsidR="00D94B1D" w:rsidTr="00222AF7">
        <w:tc>
          <w:tcPr>
            <w:tcW w:w="959" w:type="dxa"/>
          </w:tcPr>
          <w:p w:rsidR="00D94B1D" w:rsidRDefault="00D94B1D" w:rsidP="00092615">
            <w:pPr>
              <w:ind w:firstLine="0"/>
            </w:pPr>
          </w:p>
        </w:tc>
        <w:tc>
          <w:tcPr>
            <w:tcW w:w="7229" w:type="dxa"/>
          </w:tcPr>
          <w:p w:rsidR="00D94B1D" w:rsidRDefault="005911A8" w:rsidP="000A2479">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1024" w:type="dxa"/>
          </w:tcPr>
          <w:p w:rsidR="00D94B1D" w:rsidRDefault="00C77A7A" w:rsidP="00C77A7A">
            <w:pPr>
              <w:ind w:firstLine="0"/>
              <w:jc w:val="right"/>
            </w:pPr>
            <w:r>
              <w:t>(</w:t>
            </w:r>
            <w:fldSimple w:instr=" SEQ equations \* MERGEFORMAT ">
              <w:r w:rsidR="006E0F20">
                <w:rPr>
                  <w:noProof/>
                </w:rPr>
                <w:t>1</w:t>
              </w:r>
            </w:fldSimple>
            <w:r>
              <w:t>)</w:t>
            </w:r>
          </w:p>
        </w:tc>
      </w:tr>
    </w:tbl>
    <w:p w:rsidR="00092615" w:rsidRDefault="005911A8" w:rsidP="00243F36">
      <w:pPr>
        <w:pStyle w:val="Wysunietyparagraf"/>
      </w:pPr>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oMath>
      <w:r w:rsidR="00092615">
        <w:t xml:space="preserve"> is called a</w:t>
      </w:r>
      <w:r w:rsidR="00122AFC">
        <w:t xml:space="preserve"> membership function and expresses the degree of membership of </w:t>
      </w:r>
      <w:r w:rsidR="00B3153D">
        <w:t xml:space="preserve">an </w:t>
      </w:r>
      <w:r w:rsidR="00122AFC">
        <w:t xml:space="preserve">element </w:t>
      </w:r>
      <m:oMath>
        <m:r>
          <w:rPr>
            <w:rFonts w:ascii="Cambria Math" w:hAnsi="Cambria Math"/>
          </w:rPr>
          <m:t>x</m:t>
        </m:r>
      </m:oMath>
      <w:r w:rsidR="00122AFC">
        <w:t xml:space="preserve"> in a fuzzy set </w:t>
      </w:r>
      <m:oMath>
        <m:r>
          <w:rPr>
            <w:rFonts w:ascii="Cambria Math" w:hAnsi="Cambria Math"/>
          </w:rPr>
          <m:t>A</m:t>
        </m:r>
      </m:oMath>
      <w:r w:rsidR="00122AFC">
        <w:t>.</w:t>
      </w:r>
      <w:r w:rsidR="000061AA">
        <w:t xml:space="preserve"> 1 is equivalent </w:t>
      </w:r>
      <w:r w:rsidR="00B0734B">
        <w:t>of</w:t>
      </w:r>
      <w:r w:rsidR="000061AA">
        <w:t xml:space="preserve"> classical </w:t>
      </w:r>
      <w:r w:rsidR="00B0734B">
        <w:t>truth, whilst</w:t>
      </w:r>
      <w:r w:rsidR="000061AA">
        <w:t xml:space="preserve"> 0 is false.</w:t>
      </w:r>
      <w:r w:rsidR="00296FE6">
        <w:t xml:space="preserve"> We can note that a fuzzy set </w:t>
      </w:r>
      <m:oMath>
        <m:r>
          <w:rPr>
            <w:rFonts w:ascii="Cambria Math" w:hAnsi="Cambria Math"/>
          </w:rPr>
          <m:t>A</m:t>
        </m:r>
      </m:oMath>
      <w:r w:rsidR="00296FE6">
        <w:t xml:space="preserve"> is fully determined by the set of pairs:</w:t>
      </w:r>
    </w:p>
    <w:tbl>
      <w:tblPr>
        <w:tblStyle w:val="rwnania"/>
        <w:tblW w:w="0" w:type="auto"/>
        <w:tblLook w:val="04A0"/>
      </w:tblPr>
      <w:tblGrid>
        <w:gridCol w:w="959"/>
        <w:gridCol w:w="7229"/>
        <w:gridCol w:w="1024"/>
      </w:tblGrid>
      <w:tr w:rsidR="007D2F1D" w:rsidTr="00222AF7">
        <w:tc>
          <w:tcPr>
            <w:tcW w:w="959" w:type="dxa"/>
          </w:tcPr>
          <w:p w:rsidR="007D2F1D" w:rsidRDefault="007D2F1D" w:rsidP="006E0F20">
            <w:pPr>
              <w:ind w:firstLine="0"/>
            </w:pPr>
          </w:p>
        </w:tc>
        <w:tc>
          <w:tcPr>
            <w:tcW w:w="7229" w:type="dxa"/>
          </w:tcPr>
          <w:p w:rsidR="007D2F1D" w:rsidRDefault="007D2F1D" w:rsidP="006E0F20">
            <w:pPr>
              <w:ind w:firstLine="0"/>
              <w:jc w:val="center"/>
            </w:pPr>
            <m:oMathPara>
              <m:oMath>
                <m:r>
                  <w:rPr>
                    <w:rFonts w:ascii="Cambria Math" w:hAnsi="Cambria Math"/>
                  </w:rPr>
                  <m:t xml:space="preserve">A={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e>
                </m:d>
                <m:r>
                  <w:rPr>
                    <w:rFonts w:ascii="Cambria Math" w:hAnsi="Cambria Math"/>
                  </w:rPr>
                  <m:t xml:space="preserve"> : x ∈X }</m:t>
                </m:r>
              </m:oMath>
            </m:oMathPara>
          </w:p>
        </w:tc>
        <w:tc>
          <w:tcPr>
            <w:tcW w:w="1024" w:type="dxa"/>
          </w:tcPr>
          <w:p w:rsidR="007D2F1D" w:rsidRDefault="007D2F1D" w:rsidP="007D2F1D">
            <w:pPr>
              <w:ind w:firstLine="0"/>
              <w:jc w:val="right"/>
            </w:pPr>
            <w:r>
              <w:t>(</w:t>
            </w:r>
            <w:fldSimple w:instr=" SEQ equations \* MERGEFORMAT ">
              <w:r w:rsidR="006E0F20">
                <w:rPr>
                  <w:noProof/>
                </w:rPr>
                <w:t>2</w:t>
              </w:r>
            </w:fldSimple>
            <w:r>
              <w:t>)</w:t>
            </w:r>
          </w:p>
        </w:tc>
      </w:tr>
    </w:tbl>
    <w:p w:rsidR="000E0E66" w:rsidRDefault="000E0E66" w:rsidP="000E0E66">
      <w:pPr>
        <w:pStyle w:val="Wysunietyparagraf"/>
      </w:pPr>
      <w:r>
        <w:t>The fuzzy sets theory is a generalization of classical sets theory. If we were to d</w:t>
      </w:r>
      <w:r>
        <w:t>e</w:t>
      </w:r>
      <w:r>
        <w:t xml:space="preserve">fine a classical set </w:t>
      </w:r>
      <m:oMath>
        <m:r>
          <w:rPr>
            <w:rFonts w:ascii="Cambria Math" w:hAnsi="Cambria Math"/>
          </w:rPr>
          <m:t xml:space="preserve">B </m:t>
        </m:r>
      </m:oMath>
      <w:r>
        <w:t>using a fuzzy set theory, our member</w:t>
      </w:r>
      <w:r w:rsidR="00FA18D4">
        <w:t>shi</w:t>
      </w:r>
      <w:r>
        <w:t>p function could be defined as follows:</w:t>
      </w:r>
    </w:p>
    <w:tbl>
      <w:tblPr>
        <w:tblStyle w:val="rwnania"/>
        <w:tblW w:w="0" w:type="auto"/>
        <w:tblLook w:val="04A0"/>
      </w:tblPr>
      <w:tblGrid>
        <w:gridCol w:w="959"/>
        <w:gridCol w:w="7229"/>
        <w:gridCol w:w="1024"/>
      </w:tblGrid>
      <w:tr w:rsidR="000013CA" w:rsidTr="006E0F20">
        <w:tc>
          <w:tcPr>
            <w:tcW w:w="959" w:type="dxa"/>
          </w:tcPr>
          <w:p w:rsidR="000013CA" w:rsidRDefault="000013CA" w:rsidP="006E0F20">
            <w:pPr>
              <w:ind w:firstLine="0"/>
            </w:pPr>
          </w:p>
        </w:tc>
        <w:tc>
          <w:tcPr>
            <w:tcW w:w="7229" w:type="dxa"/>
          </w:tcPr>
          <w:p w:rsidR="000013CA" w:rsidRDefault="005911A8" w:rsidP="00026B78">
            <w:pPr>
              <w:ind w:firstLine="0"/>
              <w:jc w:val="cente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x∈B    </m:t>
                        </m:r>
                      </m:e>
                      <m:e>
                        <m:r>
                          <w:rPr>
                            <w:rFonts w:ascii="Cambria Math" w:hAnsi="Cambria Math"/>
                          </w:rPr>
                          <m:t xml:space="preserve"> 0 otherwise</m:t>
                        </m:r>
                      </m:e>
                    </m:eqArr>
                  </m:e>
                </m:d>
                <m:r>
                  <w:rPr>
                    <w:rFonts w:ascii="Cambria Math" w:hAnsi="Cambria Math"/>
                  </w:rPr>
                  <m:t xml:space="preserve"> </m:t>
                </m:r>
              </m:oMath>
            </m:oMathPara>
          </w:p>
        </w:tc>
        <w:tc>
          <w:tcPr>
            <w:tcW w:w="1024" w:type="dxa"/>
          </w:tcPr>
          <w:p w:rsidR="000013CA" w:rsidRDefault="000013CA" w:rsidP="006E0F20">
            <w:pPr>
              <w:ind w:firstLine="0"/>
              <w:jc w:val="right"/>
            </w:pPr>
            <w:r>
              <w:t>(</w:t>
            </w:r>
            <w:fldSimple w:instr=" SEQ equations \* MERGEFORMAT ">
              <w:r w:rsidR="006E0F20">
                <w:rPr>
                  <w:noProof/>
                </w:rPr>
                <w:t>3</w:t>
              </w:r>
            </w:fldSimple>
            <w:r>
              <w:t>)</w:t>
            </w:r>
          </w:p>
        </w:tc>
      </w:tr>
    </w:tbl>
    <w:p w:rsidR="00243F36" w:rsidRDefault="00E22CC7" w:rsidP="00243F36">
      <w:pPr>
        <w:pStyle w:val="Sub-sub-section-not-numbered"/>
      </w:pPr>
      <w:r>
        <w:t>Fuzzy</w:t>
      </w:r>
      <w:r w:rsidR="000B4584">
        <w:t xml:space="preserve"> relations</w:t>
      </w:r>
    </w:p>
    <w:p w:rsidR="00243F36" w:rsidRDefault="00243F36" w:rsidP="00243F36">
      <w:pPr>
        <w:pStyle w:val="Wysunietyparagraf"/>
      </w:pPr>
      <w:r>
        <w:t>Let’s consider a classical relation.</w:t>
      </w:r>
      <w:r w:rsidR="002D72FA">
        <w:t xml:space="preserve">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2D72FA">
        <w:t xml:space="preserve"> be classical </w:t>
      </w:r>
      <w:r w:rsidR="00112148">
        <w:t xml:space="preserve">nonempty </w:t>
      </w:r>
      <w:r w:rsidR="002D72FA">
        <w:t>sets.</w:t>
      </w:r>
      <w:r>
        <w:t xml:space="preserve"> </w:t>
      </w:r>
      <w:r w:rsidR="005924B6">
        <w:t>A</w:t>
      </w:r>
      <w:r w:rsidR="002D72FA">
        <w:t>n n-ary</w:t>
      </w:r>
      <w:r w:rsidR="00BF25D9">
        <w:t xml:space="preserve"> relation </w:t>
      </w:r>
      <m:oMath>
        <m:r>
          <w:rPr>
            <w:rFonts w:ascii="Cambria Math" w:hAnsi="Cambria Math"/>
          </w:rPr>
          <m:t>R</m:t>
        </m:r>
      </m:oMath>
      <w:r w:rsidR="00BF25D9">
        <w:t xml:space="preserve"> is a sub</w:t>
      </w:r>
      <w:r w:rsidR="007B0191">
        <w:t>se</w:t>
      </w:r>
      <w:r w:rsidR="00BF25D9">
        <w:t>t of Cartesian p</w:t>
      </w:r>
      <w:r w:rsidR="00B16832">
        <w:t xml:space="preserve">roduct of </w:t>
      </w:r>
      <m:oMath>
        <m:r>
          <w:rPr>
            <w:rFonts w:ascii="Cambria Math" w:hAnsi="Cambria Math"/>
          </w:rPr>
          <m:t>n</m:t>
        </m:r>
      </m:oMath>
      <w:r w:rsidR="002D72FA">
        <w:t xml:space="preserve"> nonempty se</w:t>
      </w:r>
      <w:r w:rsidR="00FB63BE">
        <w:t>t</w:t>
      </w:r>
      <w:r w:rsidR="00F80322">
        <w:t>s</w:t>
      </w:r>
      <w:r w:rsidR="00E95613">
        <w:t>:</w:t>
      </w:r>
    </w:p>
    <w:tbl>
      <w:tblPr>
        <w:tblStyle w:val="rwnania"/>
        <w:tblW w:w="0" w:type="auto"/>
        <w:tblLook w:val="04A0"/>
      </w:tblPr>
      <w:tblGrid>
        <w:gridCol w:w="959"/>
        <w:gridCol w:w="7229"/>
        <w:gridCol w:w="1024"/>
      </w:tblGrid>
      <w:tr w:rsidR="006A2ABC" w:rsidTr="006E0F20">
        <w:tc>
          <w:tcPr>
            <w:tcW w:w="959" w:type="dxa"/>
          </w:tcPr>
          <w:p w:rsidR="006A2ABC" w:rsidRDefault="006A2ABC" w:rsidP="006E0F20">
            <w:pPr>
              <w:ind w:firstLine="0"/>
            </w:pPr>
          </w:p>
        </w:tc>
        <w:tc>
          <w:tcPr>
            <w:tcW w:w="7229" w:type="dxa"/>
          </w:tcPr>
          <w:p w:rsidR="006A2ABC" w:rsidRDefault="006A2ABC" w:rsidP="00534279">
            <w:pPr>
              <w:ind w:firstLine="0"/>
              <w:jc w:val="center"/>
            </w:pPr>
            <m:oMathPara>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1024" w:type="dxa"/>
          </w:tcPr>
          <w:p w:rsidR="006A2ABC" w:rsidRDefault="006A2ABC" w:rsidP="006A2ABC">
            <w:pPr>
              <w:ind w:firstLine="0"/>
              <w:jc w:val="right"/>
            </w:pPr>
            <w:r>
              <w:t>(</w:t>
            </w:r>
            <w:fldSimple w:instr=" SEQ equations \* MERGEFORMAT ">
              <w:r w:rsidR="006E0F20">
                <w:rPr>
                  <w:noProof/>
                </w:rPr>
                <w:t>4</w:t>
              </w:r>
            </w:fldSimple>
            <w:r>
              <w:t>)</w:t>
            </w:r>
          </w:p>
        </w:tc>
      </w:tr>
    </w:tbl>
    <w:p w:rsidR="008A05D6" w:rsidRDefault="00BE720D" w:rsidP="008A05D6">
      <w:pPr>
        <w:pStyle w:val="Wysunietyparagraf"/>
      </w:pPr>
      <w:r>
        <w:t>Since a relation is a set,</w:t>
      </w:r>
      <w:r w:rsidR="00D05724">
        <w:t xml:space="preserve"> </w:t>
      </w:r>
      <w:r w:rsidR="008A05D6">
        <w:t>we can</w:t>
      </w:r>
      <w:r w:rsidR="00E22CC7">
        <w:t xml:space="preserve"> use a membership function to define a fuzzy rel</w:t>
      </w:r>
      <w:r w:rsidR="00E22CC7">
        <w:t>a</w:t>
      </w:r>
      <w:r w:rsidR="00E22CC7">
        <w:t>tion. For a classical n-ary relation</w:t>
      </w:r>
      <w:r w:rsidR="008A05D6">
        <w:t xml:space="preserve"> a membership function </w:t>
      </w:r>
      <w:r w:rsidR="00E22CC7">
        <w:t>is defined as follows</w:t>
      </w:r>
      <w:r w:rsidR="008A05D6">
        <w:t>:</w:t>
      </w:r>
    </w:p>
    <w:tbl>
      <w:tblPr>
        <w:tblStyle w:val="rwnania"/>
        <w:tblW w:w="0" w:type="auto"/>
        <w:tblLook w:val="04A0"/>
      </w:tblPr>
      <w:tblGrid>
        <w:gridCol w:w="959"/>
        <w:gridCol w:w="7229"/>
        <w:gridCol w:w="1024"/>
      </w:tblGrid>
      <w:tr w:rsidR="008A05D6" w:rsidTr="006E0F20">
        <w:tc>
          <w:tcPr>
            <w:tcW w:w="959" w:type="dxa"/>
          </w:tcPr>
          <w:p w:rsidR="008A05D6" w:rsidRDefault="008A05D6" w:rsidP="006E0F20">
            <w:pPr>
              <w:ind w:firstLine="0"/>
            </w:pPr>
          </w:p>
        </w:tc>
        <w:tc>
          <w:tcPr>
            <w:tcW w:w="7229" w:type="dxa"/>
          </w:tcPr>
          <w:p w:rsidR="008A05D6" w:rsidRDefault="005911A8" w:rsidP="00724F06">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R</m:t>
                        </m:r>
                      </m:e>
                      <m:e>
                        <m:r>
                          <w:rPr>
                            <w:rFonts w:ascii="Cambria Math" w:hAnsi="Cambria Math"/>
                          </w:rPr>
                          <m:t xml:space="preserve">0 otherwise                 </m:t>
                        </m:r>
                      </m:e>
                    </m:eqArr>
                  </m:e>
                </m:d>
              </m:oMath>
            </m:oMathPara>
          </w:p>
        </w:tc>
        <w:tc>
          <w:tcPr>
            <w:tcW w:w="1024" w:type="dxa"/>
          </w:tcPr>
          <w:p w:rsidR="008A05D6" w:rsidRDefault="008A05D6" w:rsidP="006E0F20">
            <w:pPr>
              <w:ind w:firstLine="0"/>
              <w:jc w:val="right"/>
            </w:pPr>
            <w:r>
              <w:t>(</w:t>
            </w:r>
            <w:fldSimple w:instr=" SEQ equations \* MERGEFORMAT ">
              <w:r w:rsidR="006E0F20">
                <w:rPr>
                  <w:noProof/>
                </w:rPr>
                <w:t>5</w:t>
              </w:r>
            </w:fldSimple>
            <w:r>
              <w:t>)</w:t>
            </w:r>
          </w:p>
        </w:tc>
      </w:tr>
    </w:tbl>
    <w:p w:rsidR="00E22CC7" w:rsidRDefault="00EC44B4" w:rsidP="00E22CC7">
      <w:pPr>
        <w:pStyle w:val="Wysunietyparagraf"/>
      </w:pPr>
      <w:r>
        <w:t>Whilst</w:t>
      </w:r>
      <w:r w:rsidR="00E22CC7">
        <w:t xml:space="preserve"> for a fuzzy n-ary relation a membership function can take all values from a range </w:t>
      </w:r>
      <m:oMath>
        <m:r>
          <w:rPr>
            <w:rFonts w:ascii="Cambria Math" w:hAnsi="Cambria Math"/>
          </w:rPr>
          <m:t>[0;1]</m:t>
        </m:r>
      </m:oMath>
      <w:r w:rsidR="00E22CC7">
        <w:t>.</w:t>
      </w:r>
    </w:p>
    <w:p w:rsidR="00C62BEF" w:rsidRDefault="00B6283D" w:rsidP="00C62BEF">
      <w:pPr>
        <w:pStyle w:val="Wysunietyparagraf"/>
      </w:pPr>
      <w:r>
        <w:t>For example</w:t>
      </w:r>
      <w:r w:rsidR="00C86BCA">
        <w:t xml:space="preserve"> a binary </w:t>
      </w:r>
      <w:r>
        <w:t>relation</w:t>
      </w:r>
      <w:r w:rsidR="00930D93">
        <w:t xml:space="preserve"> </w:t>
      </w:r>
      <w:r w:rsidR="00BF3223">
        <w:t xml:space="preserve">called “approximately equal”, </w:t>
      </w:r>
      <w:r>
        <w:t>defined on set</w:t>
      </w:r>
      <w:r w:rsidR="00D54ACB">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D54ACB">
        <w:t xml:space="preserve">, where </w:t>
      </w:r>
      <m:oMath>
        <m:r>
          <w:rPr>
            <w:rFonts w:ascii="Cambria Math" w:hAnsi="Cambria Math"/>
          </w:rPr>
          <m:t>N</m:t>
        </m:r>
      </m:oMath>
      <w:r w:rsidR="00D54ACB">
        <w:t xml:space="preserve"> is a set </w:t>
      </w:r>
      <w:r>
        <w:t xml:space="preserve">of natural numbers, </w:t>
      </w:r>
      <w:r w:rsidR="00C86BCA">
        <w:t xml:space="preserve"> </w:t>
      </w:r>
      <w:r w:rsidR="00C0552F">
        <w:t>could be defined with a following membe</w:t>
      </w:r>
      <w:r w:rsidR="00C0552F">
        <w:t>r</w:t>
      </w:r>
      <w:r w:rsidR="00C0552F">
        <w:t>ship function:</w:t>
      </w:r>
    </w:p>
    <w:tbl>
      <w:tblPr>
        <w:tblStyle w:val="rwnania"/>
        <w:tblW w:w="0" w:type="auto"/>
        <w:tblLook w:val="04A0"/>
      </w:tblPr>
      <w:tblGrid>
        <w:gridCol w:w="959"/>
        <w:gridCol w:w="7229"/>
        <w:gridCol w:w="1024"/>
      </w:tblGrid>
      <w:tr w:rsidR="00AC04FB" w:rsidTr="006E0F20">
        <w:tc>
          <w:tcPr>
            <w:tcW w:w="959" w:type="dxa"/>
          </w:tcPr>
          <w:p w:rsidR="00AC04FB" w:rsidRDefault="00AC04FB" w:rsidP="006E0F20">
            <w:pPr>
              <w:ind w:firstLine="0"/>
            </w:pPr>
          </w:p>
        </w:tc>
        <w:tc>
          <w:tcPr>
            <w:tcW w:w="7229" w:type="dxa"/>
          </w:tcPr>
          <w:p w:rsidR="00AC04FB" w:rsidRDefault="00AC04FB" w:rsidP="00AC04FB">
            <w:pPr>
              <w:ind w:firstLine="0"/>
              <w:jc w:val="center"/>
            </w:pPr>
            <m:oMathPara>
              <m:oMath>
                <m:r>
                  <w:rPr>
                    <w:rFonts w:ascii="Cambria Math" w:hAnsi="Cambria Math"/>
                  </w:rPr>
                  <m:t>μ</m:t>
                </m:r>
                <m:d>
                  <m:dPr>
                    <m:ctrlPr>
                      <w:rPr>
                        <w:rFonts w:ascii="Cambria Math" w:hAnsi="Cambria Math"/>
                        <w:i/>
                      </w:rPr>
                    </m:ctrlPr>
                  </m:dPr>
                  <m:e>
                    <m:r>
                      <w:rPr>
                        <w:rFonts w:ascii="Cambria Math" w:hAnsi="Cambria Math"/>
                      </w:rPr>
                      <m:t>n, m</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type m:val="noBar"/>
                            <m:ctrlPr>
                              <w:rPr>
                                <w:rFonts w:ascii="Cambria Math" w:hAnsi="Cambria Math"/>
                                <w:i/>
                              </w:rPr>
                            </m:ctrlPr>
                          </m:fPr>
                          <m:num>
                            <m:r>
                              <w:rPr>
                                <w:rFonts w:ascii="Cambria Math" w:hAnsi="Cambria Math"/>
                              </w:rPr>
                              <m:t xml:space="preserve">1 if n=m           </m:t>
                            </m:r>
                          </m:num>
                          <m:den>
                            <m:r>
                              <w:rPr>
                                <w:rFonts w:ascii="Cambria Math" w:hAnsi="Cambria Math"/>
                              </w:rPr>
                              <m:t xml:space="preserve">   0.7 if </m:t>
                            </m:r>
                            <m:d>
                              <m:dPr>
                                <m:begChr m:val="|"/>
                                <m:endChr m:val="|"/>
                                <m:ctrlPr>
                                  <w:rPr>
                                    <w:rFonts w:ascii="Cambria Math" w:hAnsi="Cambria Math"/>
                                    <w:i/>
                                  </w:rPr>
                                </m:ctrlPr>
                              </m:dPr>
                              <m:e>
                                <m:r>
                                  <w:rPr>
                                    <w:rFonts w:ascii="Cambria Math" w:hAnsi="Cambria Math"/>
                                  </w:rPr>
                                  <m:t>n-m</m:t>
                                </m:r>
                              </m:e>
                            </m:d>
                            <m:r>
                              <w:rPr>
                                <w:rFonts w:ascii="Cambria Math" w:hAnsi="Cambria Math"/>
                              </w:rPr>
                              <m:t>=1</m:t>
                            </m:r>
                          </m:den>
                        </m:f>
                      </m:e>
                      <m:e>
                        <m:f>
                          <m:fPr>
                            <m:type m:val="noBar"/>
                            <m:ctrlPr>
                              <w:rPr>
                                <w:rFonts w:ascii="Cambria Math" w:hAnsi="Cambria Math"/>
                                <w:i/>
                              </w:rPr>
                            </m:ctrlPr>
                          </m:fPr>
                          <m:num>
                            <m:r>
                              <w:rPr>
                                <w:rFonts w:ascii="Cambria Math" w:hAnsi="Cambria Math"/>
                              </w:rPr>
                              <m:t xml:space="preserve">  0.3 if </m:t>
                            </m:r>
                            <m:d>
                              <m:dPr>
                                <m:begChr m:val="|"/>
                                <m:endChr m:val="|"/>
                                <m:ctrlPr>
                                  <w:rPr>
                                    <w:rFonts w:ascii="Cambria Math" w:hAnsi="Cambria Math"/>
                                    <w:i/>
                                  </w:rPr>
                                </m:ctrlPr>
                              </m:dPr>
                              <m:e>
                                <m:r>
                                  <w:rPr>
                                    <w:rFonts w:ascii="Cambria Math" w:hAnsi="Cambria Math"/>
                                  </w:rPr>
                                  <m:t>n-m</m:t>
                                </m:r>
                              </m:e>
                            </m:d>
                            <m:r>
                              <w:rPr>
                                <w:rFonts w:ascii="Cambria Math" w:hAnsi="Cambria Math"/>
                              </w:rPr>
                              <m:t>=2</m:t>
                            </m:r>
                          </m:num>
                          <m:den>
                            <m:r>
                              <w:rPr>
                                <w:rFonts w:ascii="Cambria Math" w:hAnsi="Cambria Math"/>
                              </w:rPr>
                              <m:t xml:space="preserve">0 otherwise         </m:t>
                            </m:r>
                          </m:den>
                        </m:f>
                      </m:e>
                    </m:eqArr>
                  </m:e>
                </m:d>
              </m:oMath>
            </m:oMathPara>
          </w:p>
        </w:tc>
        <w:tc>
          <w:tcPr>
            <w:tcW w:w="1024" w:type="dxa"/>
          </w:tcPr>
          <w:p w:rsidR="00AC04FB" w:rsidRDefault="00AC04FB" w:rsidP="006E0F20">
            <w:pPr>
              <w:ind w:firstLine="0"/>
              <w:jc w:val="right"/>
            </w:pPr>
            <w:r>
              <w:t>(</w:t>
            </w:r>
            <w:fldSimple w:instr=" SEQ equations \* MERGEFORMAT ">
              <w:r w:rsidR="006E0F20">
                <w:rPr>
                  <w:noProof/>
                </w:rPr>
                <w:t>6</w:t>
              </w:r>
            </w:fldSimple>
            <w:r>
              <w:t>)</w:t>
            </w:r>
          </w:p>
        </w:tc>
      </w:tr>
    </w:tbl>
    <w:p w:rsidR="00814CA4" w:rsidRDefault="00040F25" w:rsidP="00572344">
      <w:pPr>
        <w:pStyle w:val="Normalnybez1wcicia"/>
      </w:pPr>
      <w:r>
        <w:t>To use fuzzy relations in bot programming, we usually need also som</w:t>
      </w:r>
      <w:r w:rsidR="00781050">
        <w:t>e operations on them.</w:t>
      </w:r>
      <w:r>
        <w:t xml:space="preserve"> </w:t>
      </w:r>
      <w:r w:rsidR="005C3174">
        <w:t xml:space="preserve">The most basic </w:t>
      </w:r>
      <w:r w:rsidR="00491BF1">
        <w:t>operations</w:t>
      </w:r>
      <w:r w:rsidR="009F3706">
        <w:t xml:space="preserve"> on </w:t>
      </w:r>
      <w:r w:rsidR="00CD36E4">
        <w:t xml:space="preserve">fuzzy </w:t>
      </w:r>
      <w:r w:rsidR="009F3706">
        <w:t>relations</w:t>
      </w:r>
      <w:r w:rsidR="005C3174">
        <w:t xml:space="preserve"> are intersection and union.</w:t>
      </w:r>
    </w:p>
    <w:p w:rsidR="00491BF1" w:rsidRDefault="0006537E" w:rsidP="0006537E">
      <w:pPr>
        <w:pStyle w:val="Sub-sub-section-not-numbered"/>
      </w:pPr>
      <w:r>
        <w:t>Intersection</w:t>
      </w:r>
      <w:r w:rsidR="00412F20">
        <w:t xml:space="preserve"> and union operations</w:t>
      </w:r>
    </w:p>
    <w:p w:rsidR="0006537E" w:rsidRDefault="0006537E" w:rsidP="0006537E">
      <w:pPr>
        <w:pStyle w:val="Wysunietyparagraf"/>
      </w:pPr>
      <w:r>
        <w:t xml:space="preserve">Let </w:t>
      </w:r>
      <m:oMath>
        <m:r>
          <w:rPr>
            <w:rFonts w:ascii="Cambria Math" w:hAnsi="Cambria Math"/>
          </w:rPr>
          <m:t>R</m:t>
        </m:r>
      </m:oMath>
      <w:r>
        <w:t xml:space="preserve"> and </w:t>
      </w:r>
      <m:oMath>
        <m:r>
          <w:rPr>
            <w:rFonts w:ascii="Cambria Math" w:hAnsi="Cambria Math"/>
          </w:rPr>
          <m:t>S</m:t>
        </m:r>
      </m:oMath>
      <w:r>
        <w:t xml:space="preserve"> be binary relations defined on set </w:t>
      </w:r>
      <m:oMath>
        <m:r>
          <w:rPr>
            <w:rFonts w:ascii="Cambria Math" w:hAnsi="Cambria Math"/>
          </w:rPr>
          <m:t>X × Y</m:t>
        </m:r>
      </m:oMath>
      <w:r>
        <w:t xml:space="preserve">. The intersection of </w:t>
      </w:r>
      <m:oMath>
        <m:r>
          <w:rPr>
            <w:rFonts w:ascii="Cambria Math" w:hAnsi="Cambria Math"/>
          </w:rPr>
          <m:t>R</m:t>
        </m:r>
      </m:oMath>
      <w:r w:rsidR="00412F20">
        <w:t xml:space="preserve"> </w:t>
      </w:r>
      <w:r>
        <w:t xml:space="preserve">and </w:t>
      </w:r>
      <m:oMath>
        <m:r>
          <w:rPr>
            <w:rFonts w:ascii="Cambria Math" w:hAnsi="Cambria Math"/>
          </w:rPr>
          <m:t>S</m:t>
        </m:r>
      </m:oMath>
      <w:r w:rsidR="00412F20">
        <w:t xml:space="preserve"> is defined as follows:</w:t>
      </w:r>
    </w:p>
    <w:tbl>
      <w:tblPr>
        <w:tblStyle w:val="rwnania"/>
        <w:tblW w:w="0" w:type="auto"/>
        <w:tblLook w:val="04A0"/>
      </w:tblPr>
      <w:tblGrid>
        <w:gridCol w:w="959"/>
        <w:gridCol w:w="7229"/>
        <w:gridCol w:w="1024"/>
      </w:tblGrid>
      <w:tr w:rsidR="00412F20" w:rsidTr="006E0F20">
        <w:tc>
          <w:tcPr>
            <w:tcW w:w="959" w:type="dxa"/>
          </w:tcPr>
          <w:p w:rsidR="00412F20" w:rsidRDefault="00412F20" w:rsidP="006E0F20">
            <w:pPr>
              <w:ind w:firstLine="0"/>
            </w:pPr>
          </w:p>
        </w:tc>
        <w:tc>
          <w:tcPr>
            <w:tcW w:w="7229" w:type="dxa"/>
          </w:tcPr>
          <w:p w:rsidR="00412F20" w:rsidRDefault="005911A8" w:rsidP="00412F20">
            <w:pPr>
              <w:ind w:firstLine="0"/>
              <w:jc w:val="center"/>
            </w:pPr>
            <m:oMathPara>
              <m:oMath>
                <m:d>
                  <m:dPr>
                    <m:ctrlPr>
                      <w:rPr>
                        <w:rFonts w:ascii="Cambria Math" w:hAnsi="Cambria Math"/>
                        <w:i/>
                      </w:rPr>
                    </m:ctrlPr>
                  </m:dPr>
                  <m:e>
                    <m:r>
                      <w:rPr>
                        <w:rFonts w:ascii="Cambria Math" w:hAnsi="Cambria Math"/>
                      </w:rPr>
                      <m:t>R ∧ S</m:t>
                    </m:r>
                  </m:e>
                </m:d>
                <m:d>
                  <m:dPr>
                    <m:ctrlPr>
                      <w:rPr>
                        <w:rFonts w:ascii="Cambria Math" w:hAnsi="Cambria Math"/>
                        <w:i/>
                      </w:rPr>
                    </m:ctrlPr>
                  </m:dPr>
                  <m:e>
                    <m:r>
                      <w:rPr>
                        <w:rFonts w:ascii="Cambria Math" w:hAnsi="Cambria Math"/>
                      </w:rPr>
                      <m:t>u, v</m:t>
                    </m:r>
                  </m:e>
                </m:d>
                <m:r>
                  <w:rPr>
                    <w:rFonts w:ascii="Cambria Math" w:hAnsi="Cambria Math"/>
                  </w:rPr>
                  <m:t>=</m:t>
                </m:r>
                <m:r>
                  <m:rPr>
                    <m:sty m:val="p"/>
                  </m:rPr>
                  <w:rPr>
                    <w:rFonts w:ascii="Cambria Math" w:hAnsi="Cambria Math"/>
                  </w:rPr>
                  <m:t>min⁡</m:t>
                </m:r>
                <m:r>
                  <w:rPr>
                    <w:rFonts w:ascii="Cambria Math" w:hAnsi="Cambria Math"/>
                  </w:rPr>
                  <m:t>{R</m:t>
                </m:r>
                <m:d>
                  <m:dPr>
                    <m:ctrlPr>
                      <w:rPr>
                        <w:rFonts w:ascii="Cambria Math" w:hAnsi="Cambria Math"/>
                        <w:i/>
                      </w:rPr>
                    </m:ctrlPr>
                  </m:dPr>
                  <m:e>
                    <m:r>
                      <w:rPr>
                        <w:rFonts w:ascii="Cambria Math" w:hAnsi="Cambria Math"/>
                      </w:rPr>
                      <m:t>u, v</m:t>
                    </m:r>
                  </m:e>
                </m:d>
                <m:r>
                  <w:rPr>
                    <w:rFonts w:ascii="Cambria Math" w:hAnsi="Cambria Math"/>
                  </w:rPr>
                  <m:t>, S</m:t>
                </m:r>
                <m:d>
                  <m:dPr>
                    <m:ctrlPr>
                      <w:rPr>
                        <w:rFonts w:ascii="Cambria Math" w:hAnsi="Cambria Math"/>
                        <w:i/>
                      </w:rPr>
                    </m:ctrlPr>
                  </m:dPr>
                  <m:e>
                    <m:r>
                      <w:rPr>
                        <w:rFonts w:ascii="Cambria Math" w:hAnsi="Cambria Math"/>
                      </w:rPr>
                      <m:t>u, v</m:t>
                    </m:r>
                  </m:e>
                </m:d>
                <m:r>
                  <w:rPr>
                    <w:rFonts w:ascii="Cambria Math" w:hAnsi="Cambria Math"/>
                  </w:rPr>
                  <m:t>}</m:t>
                </m:r>
              </m:oMath>
            </m:oMathPara>
          </w:p>
        </w:tc>
        <w:tc>
          <w:tcPr>
            <w:tcW w:w="1024" w:type="dxa"/>
          </w:tcPr>
          <w:p w:rsidR="00412F20" w:rsidRDefault="00412F20" w:rsidP="006E0F20">
            <w:pPr>
              <w:ind w:firstLine="0"/>
              <w:jc w:val="right"/>
            </w:pPr>
            <w:r>
              <w:t>(</w:t>
            </w:r>
            <w:fldSimple w:instr=" SEQ equations \* MERGEFORMAT ">
              <w:r w:rsidR="006E0F20">
                <w:rPr>
                  <w:noProof/>
                </w:rPr>
                <w:t>7</w:t>
              </w:r>
            </w:fldSimple>
            <w:r>
              <w:t>)</w:t>
            </w:r>
          </w:p>
        </w:tc>
      </w:tr>
    </w:tbl>
    <w:p w:rsidR="00412F20" w:rsidRDefault="003410CB" w:rsidP="0006537E">
      <w:pPr>
        <w:pStyle w:val="Wysunietyparagraf"/>
      </w:pPr>
      <w:r>
        <w:t xml:space="preserve">The union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410CB" w:rsidTr="006E0F20">
        <w:tc>
          <w:tcPr>
            <w:tcW w:w="959" w:type="dxa"/>
          </w:tcPr>
          <w:p w:rsidR="003410CB" w:rsidRDefault="003410CB" w:rsidP="006E0F20">
            <w:pPr>
              <w:ind w:firstLine="0"/>
            </w:pPr>
          </w:p>
        </w:tc>
        <w:tc>
          <w:tcPr>
            <w:tcW w:w="7229" w:type="dxa"/>
          </w:tcPr>
          <w:p w:rsidR="003410CB" w:rsidRDefault="005911A8" w:rsidP="003410CB">
            <w:pPr>
              <w:ind w:firstLine="0"/>
              <w:jc w:val="center"/>
            </w:pPr>
            <m:oMathPara>
              <m:oMath>
                <m:d>
                  <m:dPr>
                    <m:ctrlPr>
                      <w:rPr>
                        <w:rFonts w:ascii="Cambria Math" w:hAnsi="Cambria Math"/>
                        <w:i/>
                      </w:rPr>
                    </m:ctrlPr>
                  </m:dPr>
                  <m:e>
                    <m:r>
                      <w:rPr>
                        <w:rFonts w:ascii="Cambria Math" w:hAnsi="Cambria Math"/>
                      </w:rPr>
                      <m:t>R ∨ S</m:t>
                    </m:r>
                  </m:e>
                </m:d>
                <m:d>
                  <m:dPr>
                    <m:ctrlPr>
                      <w:rPr>
                        <w:rFonts w:ascii="Cambria Math" w:hAnsi="Cambria Math"/>
                        <w:i/>
                      </w:rPr>
                    </m:ctrlPr>
                  </m:dPr>
                  <m:e>
                    <m:r>
                      <w:rPr>
                        <w:rFonts w:ascii="Cambria Math" w:hAnsi="Cambria Math"/>
                      </w:rPr>
                      <m:t>u, v</m:t>
                    </m:r>
                  </m:e>
                </m:d>
                <m:r>
                  <w:rPr>
                    <w:rFonts w:ascii="Cambria Math" w:hAnsi="Cambria Math"/>
                  </w:rPr>
                  <m:t>=</m:t>
                </m:r>
                <m:r>
                  <m:rPr>
                    <m:sty m:val="p"/>
                  </m:rPr>
                  <w:rPr>
                    <w:rFonts w:ascii="Cambria Math" w:hAnsi="Cambria Math"/>
                  </w:rPr>
                  <m:t>max⁡</m:t>
                </m:r>
                <m:r>
                  <w:rPr>
                    <w:rFonts w:ascii="Cambria Math" w:hAnsi="Cambria Math"/>
                  </w:rPr>
                  <m:t>{R</m:t>
                </m:r>
                <m:d>
                  <m:dPr>
                    <m:ctrlPr>
                      <w:rPr>
                        <w:rFonts w:ascii="Cambria Math" w:hAnsi="Cambria Math"/>
                        <w:i/>
                      </w:rPr>
                    </m:ctrlPr>
                  </m:dPr>
                  <m:e>
                    <m:r>
                      <w:rPr>
                        <w:rFonts w:ascii="Cambria Math" w:hAnsi="Cambria Math"/>
                      </w:rPr>
                      <m:t>u, v</m:t>
                    </m:r>
                  </m:e>
                </m:d>
                <m:r>
                  <w:rPr>
                    <w:rFonts w:ascii="Cambria Math" w:hAnsi="Cambria Math"/>
                  </w:rPr>
                  <m:t>, S</m:t>
                </m:r>
                <m:d>
                  <m:dPr>
                    <m:ctrlPr>
                      <w:rPr>
                        <w:rFonts w:ascii="Cambria Math" w:hAnsi="Cambria Math"/>
                        <w:i/>
                      </w:rPr>
                    </m:ctrlPr>
                  </m:dPr>
                  <m:e>
                    <m:r>
                      <w:rPr>
                        <w:rFonts w:ascii="Cambria Math" w:hAnsi="Cambria Math"/>
                      </w:rPr>
                      <m:t>u, v</m:t>
                    </m:r>
                  </m:e>
                </m:d>
                <m:r>
                  <w:rPr>
                    <w:rFonts w:ascii="Cambria Math" w:hAnsi="Cambria Math"/>
                  </w:rPr>
                  <m:t>}</m:t>
                </m:r>
              </m:oMath>
            </m:oMathPara>
          </w:p>
        </w:tc>
        <w:tc>
          <w:tcPr>
            <w:tcW w:w="1024" w:type="dxa"/>
          </w:tcPr>
          <w:p w:rsidR="003410CB" w:rsidRDefault="003410CB" w:rsidP="006E0F20">
            <w:pPr>
              <w:ind w:firstLine="0"/>
              <w:jc w:val="right"/>
            </w:pPr>
            <w:r>
              <w:t>(</w:t>
            </w:r>
            <w:fldSimple w:instr=" SEQ equations \* MERGEFORMAT ">
              <w:r w:rsidR="006E0F20">
                <w:rPr>
                  <w:noProof/>
                </w:rPr>
                <w:t>8</w:t>
              </w:r>
            </w:fldSimple>
            <w:r>
              <w:t>)</w:t>
            </w:r>
          </w:p>
        </w:tc>
      </w:tr>
    </w:tbl>
    <w:p w:rsidR="00A51E37" w:rsidRDefault="00AA5085" w:rsidP="00572344">
      <w:pPr>
        <w:pStyle w:val="Normalnybez1wcicia"/>
      </w:pPr>
      <w:r>
        <w:t>To illustrate operations on fuzzy relations let’s s</w:t>
      </w:r>
      <w:r w:rsidR="005E0D02">
        <w:t>uppose we have</w:t>
      </w:r>
      <w:r w:rsidR="00284412">
        <w:t xml:space="preserve"> bots set </w:t>
      </w:r>
      <m:oMath>
        <m:r>
          <w:rPr>
            <w:rFonts w:ascii="Cambria Math" w:hAnsi="Cambria Math"/>
          </w:rPr>
          <m:t>B</m:t>
        </m:r>
      </m:oMath>
      <w:r w:rsidR="00284412">
        <w:t xml:space="preserve"> and items set </w:t>
      </w:r>
      <m:oMath>
        <m:r>
          <w:rPr>
            <w:rFonts w:ascii="Cambria Math" w:hAnsi="Cambria Math"/>
          </w:rPr>
          <m:t>I</m:t>
        </m:r>
      </m:oMath>
      <w:r w:rsidR="00284412">
        <w:t>.</w:t>
      </w:r>
      <w:r w:rsidR="00EA2404">
        <w:t xml:space="preserve"> </w:t>
      </w:r>
      <w:r w:rsidR="005E0D02">
        <w:t>Let</w:t>
      </w:r>
      <w:r w:rsidR="00EA2404">
        <w:t xml:space="preserve"> fuzzy relation </w:t>
      </w:r>
      <m:oMath>
        <m:r>
          <w:rPr>
            <w:rFonts w:ascii="Cambria Math" w:hAnsi="Cambria Math"/>
          </w:rPr>
          <m:t>N</m:t>
        </m:r>
      </m:oMath>
      <w:r w:rsidR="00EA2404">
        <w:t xml:space="preserve"> </w:t>
      </w:r>
      <w:r w:rsidR="00EA0FF5">
        <w:t xml:space="preserve">be </w:t>
      </w:r>
      <w:r w:rsidR="00EA2404">
        <w:t xml:space="preserve">defined as “bot needs item” </w:t>
      </w:r>
      <w:r w:rsidR="00EA0FF5">
        <w:t xml:space="preserve">and fuzzy relation </w:t>
      </w:r>
      <m:oMath>
        <m:r>
          <w:rPr>
            <w:rFonts w:ascii="Cambria Math" w:hAnsi="Cambria Math"/>
          </w:rPr>
          <m:t>C</m:t>
        </m:r>
      </m:oMath>
      <w:r w:rsidR="00EA0FF5">
        <w:t xml:space="preserve"> be defined as “bot is close to item”. Both relations are defined on Cartesian product </w:t>
      </w:r>
      <m:oMath>
        <m:r>
          <w:rPr>
            <w:rFonts w:ascii="Cambria Math" w:hAnsi="Cambria Math"/>
          </w:rPr>
          <m:t>B×I</m:t>
        </m:r>
      </m:oMath>
      <w:r w:rsidR="00EA0FF5">
        <w:t xml:space="preserve">. </w:t>
      </w:r>
    </w:p>
    <w:p w:rsidR="005C120A" w:rsidRDefault="00AA5085" w:rsidP="00061B32">
      <w:r>
        <w:t xml:space="preserve">If we want to choose an item that is close to a particular bot </w:t>
      </w:r>
      <w:r w:rsidRPr="005C120A">
        <w:rPr>
          <w:rStyle w:val="Wyrnieniedelikatne"/>
        </w:rPr>
        <w:t>and</w:t>
      </w:r>
      <w:r>
        <w:t xml:space="preserve"> the bot needs it, we will choose an item that has a highest fuzzy relation of an intersection </w:t>
      </w:r>
      <m:oMath>
        <m:r>
          <w:rPr>
            <w:rFonts w:ascii="Cambria Math" w:hAnsi="Cambria Math"/>
          </w:rPr>
          <m:t>R∧S</m:t>
        </m:r>
      </m:oMath>
      <w:r>
        <w:t>.</w:t>
      </w:r>
      <w:r w:rsidR="005C120A">
        <w:t xml:space="preserve"> If, on the other hand we are interested in an item that is close </w:t>
      </w:r>
      <w:r w:rsidR="005C120A" w:rsidRPr="005C120A">
        <w:rPr>
          <w:rStyle w:val="Wyrnieniedelikatne"/>
        </w:rPr>
        <w:t>or</w:t>
      </w:r>
      <w:r w:rsidR="005C120A">
        <w:t xml:space="preserve"> a needed item, we </w:t>
      </w:r>
      <w:r w:rsidR="00804699">
        <w:t>will</w:t>
      </w:r>
      <w:r w:rsidR="00C166A5">
        <w:t xml:space="preserve"> </w:t>
      </w:r>
      <w:r w:rsidR="005C120A">
        <w:t>use a union operation.</w:t>
      </w:r>
    </w:p>
    <w:p w:rsidR="00EA0BBB" w:rsidRPr="00AF7C02" w:rsidRDefault="00BA5CE4" w:rsidP="00AF7C02">
      <w:pPr>
        <w:rPr>
          <w:i/>
          <w:iCs/>
        </w:rPr>
      </w:pPr>
      <w:r>
        <w:t xml:space="preserve">Exhaustive compilation of </w:t>
      </w:r>
      <w:r w:rsidR="003A4538">
        <w:t xml:space="preserve">many </w:t>
      </w:r>
      <w:r>
        <w:t xml:space="preserve">other possible fuzzy operations as well as more advanced fuzzy reasoning </w:t>
      </w:r>
      <w:r w:rsidR="00B136DA">
        <w:t xml:space="preserve">study </w:t>
      </w:r>
      <w:r>
        <w:t xml:space="preserve">can be found in </w:t>
      </w:r>
      <w:fldSimple w:instr=" ADDIN ZOTERO_ITEM {&quot;sort&quot;:true,&quot;citationItems&quot;:[{&quot;position&quot;:1,&quot;uri&quot;:[&quot;http://zotero.org/users/local/Op1rMxOJ/items/AVW3R27M&quot;]}]} ">
        <w:r w:rsidR="00AE75FE" w:rsidRPr="00AE75FE">
          <w:rPr>
            <w:rFonts w:cs="Times New Roman"/>
          </w:rPr>
          <w:t>[13]</w:t>
        </w:r>
      </w:fldSimple>
      <w:r>
        <w:t>.</w:t>
      </w:r>
    </w:p>
    <w:p w:rsidR="009328F8" w:rsidRDefault="003211E3" w:rsidP="00AA5A26">
      <w:pPr>
        <w:pStyle w:val="Nagwek3"/>
      </w:pPr>
      <w:bookmarkStart w:id="33" w:name="_Toc280535719"/>
      <w:r>
        <w:t>Other techniques</w:t>
      </w:r>
      <w:bookmarkEnd w:id="33"/>
    </w:p>
    <w:p w:rsidR="00CF5C1C" w:rsidRPr="00CF5C1C" w:rsidRDefault="00CF5C1C" w:rsidP="00CF5C1C">
      <w:r>
        <w:t xml:space="preserve">The range of  </w:t>
      </w:r>
      <w:commentRangeStart w:id="34"/>
      <w:r>
        <w:t xml:space="preserve">techniques </w:t>
      </w:r>
      <w:commentRangeEnd w:id="34"/>
      <w:r w:rsidR="008E3485">
        <w:rPr>
          <w:rStyle w:val="Odwoaniedokomentarza"/>
          <w:rFonts w:eastAsiaTheme="minorHAnsi"/>
        </w:rPr>
        <w:commentReference w:id="34"/>
      </w:r>
      <w:r>
        <w:t>used in game AI programming is very wide.</w:t>
      </w:r>
    </w:p>
    <w:p w:rsidR="009328F8" w:rsidRPr="00C067CE" w:rsidRDefault="009328F8" w:rsidP="00AA5A26">
      <w:pPr>
        <w:pStyle w:val="Nagwek2"/>
      </w:pPr>
      <w:bookmarkStart w:id="35" w:name="_Toc280535720"/>
      <w:commentRangeStart w:id="36"/>
      <w:r w:rsidRPr="00C067CE">
        <w:t>Machine Learning in computer games (Leave it? Remove it?)</w:t>
      </w:r>
      <w:commentRangeEnd w:id="36"/>
      <w:r w:rsidR="0044790A">
        <w:rPr>
          <w:rStyle w:val="Odwoaniedokomentarza"/>
          <w:rFonts w:eastAsiaTheme="minorHAnsi"/>
          <w:smallCaps w:val="0"/>
        </w:rPr>
        <w:commentReference w:id="36"/>
      </w:r>
      <w:bookmarkEnd w:id="35"/>
    </w:p>
    <w:p w:rsidR="009328F8" w:rsidRDefault="009328F8" w:rsidP="00AA5A26">
      <w:pPr>
        <w:pStyle w:val="Nagwek3"/>
      </w:pPr>
      <w:bookmarkStart w:id="37" w:name="_Toc280535721"/>
      <w:commentRangeStart w:id="38"/>
      <w:r w:rsidRPr="00C067CE">
        <w:t>Introduction</w:t>
      </w:r>
      <w:commentRangeEnd w:id="38"/>
      <w:r w:rsidR="005D208D">
        <w:rPr>
          <w:rStyle w:val="Odwoaniedokomentarza"/>
          <w:rFonts w:eastAsiaTheme="minorHAnsi"/>
          <w:i w:val="0"/>
          <w:iCs w:val="0"/>
          <w:smallCaps w:val="0"/>
          <w:spacing w:val="0"/>
        </w:rPr>
        <w:commentReference w:id="38"/>
      </w:r>
      <w:bookmarkEnd w:id="37"/>
    </w:p>
    <w:p w:rsidR="00A85460" w:rsidRPr="00A85460" w:rsidRDefault="00A85460" w:rsidP="00A85460">
      <w:r>
        <w:t xml:space="preserve">As mentioned in the </w:t>
      </w:r>
      <w:commentRangeStart w:id="39"/>
      <w:r>
        <w:t>introduction</w:t>
      </w:r>
      <w:commentRangeEnd w:id="39"/>
      <w:r>
        <w:rPr>
          <w:rStyle w:val="Odwoaniedokomentarza"/>
          <w:rFonts w:eastAsiaTheme="minorHAnsi"/>
        </w:rPr>
        <w:commentReference w:id="39"/>
      </w:r>
      <w:r>
        <w:t>…</w:t>
      </w:r>
    </w:p>
    <w:p w:rsidR="009328F8" w:rsidRDefault="009328F8" w:rsidP="00AA5A26">
      <w:pPr>
        <w:pStyle w:val="Nagwek3"/>
      </w:pPr>
      <w:bookmarkStart w:id="40" w:name="_Toc280535722"/>
      <w:r w:rsidRPr="00C067CE">
        <w:t>Online and offline learning</w:t>
      </w:r>
      <w:bookmarkEnd w:id="40"/>
    </w:p>
    <w:p w:rsidR="00A85460" w:rsidRDefault="00EC19A0" w:rsidP="00A85460">
      <w:r>
        <w:t>From computer games perspective it is important to differentiate between offline and o</w:t>
      </w:r>
      <w:r>
        <w:t>n</w:t>
      </w:r>
      <w:r>
        <w:t xml:space="preserve">line </w:t>
      </w:r>
      <w:r w:rsidR="000E4571">
        <w:t xml:space="preserve">machine </w:t>
      </w:r>
      <w:r>
        <w:t xml:space="preserve">learning. </w:t>
      </w:r>
      <w:r w:rsidR="0077215C">
        <w:t>When we employ machine l</w:t>
      </w:r>
      <w:r w:rsidR="004B1607">
        <w:t xml:space="preserve">earning techniques, we </w:t>
      </w:r>
      <w:r w:rsidR="00263DEB">
        <w:t xml:space="preserve">eventually </w:t>
      </w:r>
      <w:r w:rsidR="004B1607">
        <w:t>want our agent to perform some task using learned knowledge. If our agent is learning while perfor</w:t>
      </w:r>
      <w:r w:rsidR="004B1607">
        <w:t>m</w:t>
      </w:r>
      <w:r w:rsidR="004B1607">
        <w:lastRenderedPageBreak/>
        <w:t>ing the task, we say it is learning online. If it learns before or after, we call it an offline lear</w:t>
      </w:r>
      <w:r w:rsidR="004B1607">
        <w:t>n</w:t>
      </w:r>
      <w:r w:rsidR="004B1607">
        <w:t>ing.</w:t>
      </w:r>
    </w:p>
    <w:p w:rsidR="00435112" w:rsidRPr="00435112" w:rsidRDefault="004B1607" w:rsidP="00A85460">
      <w:r>
        <w:t xml:space="preserve">Offline learning has already been used in many computer games, especially some sort of optimization or learning algorithms have been used to tune agent’s parameters, like in case of </w:t>
      </w:r>
      <w:fldSimple w:instr=" ADDIN ZOTERO_ITEM {&quot;sort&quot;:true,&quot;citationItems&quot;:[{&quot;position&quot;:1,&quot;uri&quot;:[&quot;http://zotero.org/users/local/Op1rMxOJ/items/79CWSU2W&quot;]}]} ">
        <w:r w:rsidR="00AE75FE" w:rsidRPr="00AE75FE">
          <w:rPr>
            <w:rFonts w:cs="Times New Roman"/>
          </w:rPr>
          <w:t>[9]</w:t>
        </w:r>
      </w:fldSimple>
      <w:r w:rsidR="00704746">
        <w:t>.</w:t>
      </w:r>
      <w:r w:rsidR="00C26CAF">
        <w:t xml:space="preserve"> </w:t>
      </w:r>
      <w:r w:rsidR="00435112">
        <w:t xml:space="preserve">In most cases the learning was performed in </w:t>
      </w:r>
      <w:r w:rsidR="000173F1">
        <w:t xml:space="preserve">game </w:t>
      </w:r>
      <w:r w:rsidR="003E3555">
        <w:t>publisher’s</w:t>
      </w:r>
      <w:r w:rsidR="000173F1">
        <w:t xml:space="preserve"> </w:t>
      </w:r>
      <w:r w:rsidR="00435112">
        <w:t>studio as a part of deve</w:t>
      </w:r>
      <w:r w:rsidR="00435112">
        <w:t>l</w:t>
      </w:r>
      <w:r w:rsidR="00435112">
        <w:t xml:space="preserve">opment process. It is indeed a very useful technique when trying to solve problems that are too complex to solve them manually, like driving a car on a slippery surface in </w:t>
      </w:r>
      <w:r w:rsidR="00E9253D">
        <w:rPr>
          <w:i/>
        </w:rPr>
        <w:t>Co</w:t>
      </w:r>
      <w:r w:rsidR="00435112">
        <w:rPr>
          <w:i/>
        </w:rPr>
        <w:t>llin McRae Rally 2.0</w:t>
      </w:r>
      <w:r w:rsidR="00435112">
        <w:t xml:space="preserve"> </w:t>
      </w:r>
      <w:fldSimple w:instr=" ADDIN ZOTERO_ITEM {&quot;sort&quot;:true,&quot;citationItems&quot;:[{&quot;uri&quot;:[&quot;http://zotero.org/users/local/Op1rMxOJ/items/AVCU86N9&quot;]}]} ">
        <w:r w:rsidR="00AE75FE" w:rsidRPr="00AE75FE">
          <w:rPr>
            <w:rFonts w:cs="Times New Roman"/>
          </w:rPr>
          <w:t>[16]</w:t>
        </w:r>
      </w:fldSimple>
      <w:r w:rsidR="00435112">
        <w:t>.</w:t>
      </w:r>
    </w:p>
    <w:p w:rsidR="004B1607" w:rsidRDefault="00B94513" w:rsidP="00A85460">
      <w:r>
        <w:t xml:space="preserve">On the other hand, there are very few </w:t>
      </w:r>
      <w:r w:rsidR="00877F8C">
        <w:t xml:space="preserve">game </w:t>
      </w:r>
      <w:r w:rsidR="00DD21BC">
        <w:t>titles</w:t>
      </w:r>
      <w:r>
        <w:t xml:space="preserve"> that were using online learning tec</w:t>
      </w:r>
      <w:r>
        <w:t>h</w:t>
      </w:r>
      <w:r>
        <w:t>niques</w:t>
      </w:r>
      <w:r w:rsidR="00877F8C">
        <w:t xml:space="preserve"> and none of them became a bestseller</w:t>
      </w:r>
      <w:r w:rsidR="002C6A79">
        <w:t xml:space="preserve"> </w:t>
      </w:r>
      <w:fldSimple w:instr=" ADDIN ZOTERO_ITEM {&quot;sort&quot;:true,&quot;citationItems&quot;:[{&quot;uri&quot;:[&quot;http://zotero.org/users/local/Op1rMxOJ/items/MH6PMDN2&quot;]}]} ">
        <w:r w:rsidR="00AE75FE" w:rsidRPr="00AE75FE">
          <w:rPr>
            <w:rFonts w:cs="Times New Roman"/>
          </w:rPr>
          <w:t>[17]</w:t>
        </w:r>
      </w:fldSimple>
      <w:r>
        <w:t>.</w:t>
      </w:r>
      <w:r w:rsidR="004B1607">
        <w:t xml:space="preserve"> </w:t>
      </w:r>
      <w:r w:rsidR="00435112">
        <w:t xml:space="preserve">Online learning </w:t>
      </w:r>
      <w:r w:rsidR="00DD21BC">
        <w:t xml:space="preserve">is far more attractive for players, as it allows a character to adapt to conditions that it’s developers did not anticipate. </w:t>
      </w:r>
      <w:r w:rsidR="00DD24DB">
        <w:t>For instance, if player develop</w:t>
      </w:r>
      <w:r w:rsidR="00B612B6">
        <w:t>s</w:t>
      </w:r>
      <w:r w:rsidR="00DD24DB">
        <w:t xml:space="preserve"> a good strategy in game and can win easily, the online lear</w:t>
      </w:r>
      <w:r w:rsidR="00DD24DB">
        <w:t>n</w:t>
      </w:r>
      <w:r w:rsidR="00DD24DB">
        <w:t>ing agent should be able to adopt to new conditions and develop appropriate counter-strat</w:t>
      </w:r>
      <w:r w:rsidR="003504BE">
        <w:t xml:space="preserve">egy in order to </w:t>
      </w:r>
      <w:r w:rsidR="00BE0ACB">
        <w:t>continue</w:t>
      </w:r>
      <w:r w:rsidR="00881FA5">
        <w:t xml:space="preserve"> being</w:t>
      </w:r>
      <w:r w:rsidR="003504BE">
        <w:t xml:space="preserve"> </w:t>
      </w:r>
      <w:r w:rsidR="002F48A6">
        <w:t xml:space="preserve">a </w:t>
      </w:r>
      <w:r w:rsidR="003504BE">
        <w:t>challenging</w:t>
      </w:r>
      <w:r w:rsidR="00881FA5">
        <w:t xml:space="preserve"> opponent</w:t>
      </w:r>
      <w:r w:rsidR="003504BE">
        <w:t>.</w:t>
      </w:r>
      <w:r w:rsidR="004B4924">
        <w:t xml:space="preserve"> </w:t>
      </w:r>
      <w:r w:rsidR="007F77B3">
        <w:t xml:space="preserve">Such an </w:t>
      </w:r>
      <w:r w:rsidR="004B4924">
        <w:t>adaptive agent is considered to be more intelligent.</w:t>
      </w:r>
      <w:r w:rsidR="009F2822">
        <w:t xml:space="preserve"> Then why it is not widely used?</w:t>
      </w:r>
    </w:p>
    <w:p w:rsidR="00FA1C3B" w:rsidRDefault="009F2822" w:rsidP="008D484B">
      <w:r>
        <w:t xml:space="preserve">Although attractive, online learning </w:t>
      </w:r>
      <w:r w:rsidR="00163247">
        <w:t xml:space="preserve">has disadvantages. </w:t>
      </w:r>
      <w:r w:rsidR="004C43E3">
        <w:t xml:space="preserve">The first major disadvantage is the necessity of evaluating the learned behaviors in game using specific measures. Many times it is problematic to find an appropriate measure that would reflect the </w:t>
      </w:r>
      <w:commentRangeStart w:id="41"/>
      <w:r w:rsidR="00A60058">
        <w:t>goal</w:t>
      </w:r>
      <w:r w:rsidR="004C43E3">
        <w:t xml:space="preserve"> </w:t>
      </w:r>
      <w:commentRangeEnd w:id="41"/>
      <w:r w:rsidR="00263DEB">
        <w:rPr>
          <w:rStyle w:val="Odwoaniedokomentarza"/>
          <w:rFonts w:eastAsiaTheme="minorHAnsi"/>
        </w:rPr>
        <w:commentReference w:id="41"/>
      </w:r>
      <w:r w:rsidR="004C43E3">
        <w:t xml:space="preserve">of learning. Also to minimize the impact of random factors, each evaluation needs to be executed for longer time in order to be considered reliable. </w:t>
      </w:r>
      <w:commentRangeStart w:id="42"/>
      <w:r w:rsidR="00A17AEE">
        <w:t xml:space="preserve">It is usually too long for a human player </w:t>
      </w:r>
      <w:commentRangeEnd w:id="42"/>
      <w:r w:rsidR="00263DEB">
        <w:rPr>
          <w:rStyle w:val="Odwoaniedokomentarza"/>
          <w:rFonts w:eastAsiaTheme="minorHAnsi"/>
        </w:rPr>
        <w:commentReference w:id="42"/>
      </w:r>
      <w:fldSimple w:instr=" ADDIN ZOTERO_ITEM {&quot;sort&quot;:true,&quot;citationItems&quot;:[{&quot;position&quot;:2,&quot;uri&quot;:[&quot;http://zotero.org/users/local/Op1rMxOJ/items/MH6PMDN2&quot;]}]} ">
        <w:r w:rsidR="00AE75FE" w:rsidRPr="00AE75FE">
          <w:rPr>
            <w:rFonts w:cs="Times New Roman"/>
          </w:rPr>
          <w:t>[17]</w:t>
        </w:r>
      </w:fldSimple>
      <w:r w:rsidR="00A17AEE">
        <w:t>. Another di</w:t>
      </w:r>
      <w:r w:rsidR="00A17AEE">
        <w:t>s</w:t>
      </w:r>
      <w:r w:rsidR="00A17AEE">
        <w:t>advantage of online learning is the fact that an agent can learn a behavior that is not desired, but effective. It may, for instance find an error</w:t>
      </w:r>
      <w:r w:rsidR="0093296E">
        <w:t xml:space="preserve"> in game physics and explore it, making a game unfair and therefore not attractive for human players.</w:t>
      </w:r>
    </w:p>
    <w:p w:rsidR="00E35170" w:rsidRDefault="00E35170" w:rsidP="00E35170">
      <w:pPr>
        <w:pStyle w:val="Nagwek3"/>
      </w:pPr>
      <w:bookmarkStart w:id="43" w:name="_Toc280535723"/>
      <w:r>
        <w:t>Learning methods in FPS games</w:t>
      </w:r>
      <w:bookmarkEnd w:id="43"/>
    </w:p>
    <w:p w:rsidR="003F1236" w:rsidRPr="003F1236" w:rsidRDefault="009B2C14" w:rsidP="003F1236">
      <w:pPr>
        <w:pStyle w:val="Akapitzlist"/>
        <w:numPr>
          <w:ilvl w:val="0"/>
          <w:numId w:val="19"/>
        </w:numPr>
      </w:pPr>
      <w:r>
        <w:t>Reinforcement?</w:t>
      </w:r>
    </w:p>
    <w:p w:rsidR="009328F8" w:rsidRDefault="00E82C5F" w:rsidP="002E26F2">
      <w:pPr>
        <w:pStyle w:val="Nagwek2"/>
      </w:pPr>
      <w:bookmarkStart w:id="44" w:name="_Toc280535724"/>
      <w:r>
        <w:t xml:space="preserve">Optimization </w:t>
      </w:r>
      <w:r w:rsidR="002E26F2">
        <w:t>in computer games</w:t>
      </w:r>
      <w:bookmarkEnd w:id="44"/>
    </w:p>
    <w:p w:rsidR="00E82C5F" w:rsidRDefault="00144B1A" w:rsidP="00144B1A">
      <w:pPr>
        <w:pStyle w:val="Akapitzlist"/>
        <w:numPr>
          <w:ilvl w:val="0"/>
          <w:numId w:val="18"/>
        </w:numPr>
      </w:pPr>
      <w:r>
        <w:t>Intro</w:t>
      </w:r>
      <w:r w:rsidR="00E35170">
        <w:t>duction – what are optimization methods and where are they used</w:t>
      </w:r>
    </w:p>
    <w:p w:rsidR="00144B1A" w:rsidRDefault="00144B1A" w:rsidP="00144B1A">
      <w:pPr>
        <w:pStyle w:val="Akapitzlist"/>
        <w:numPr>
          <w:ilvl w:val="0"/>
          <w:numId w:val="18"/>
        </w:numPr>
      </w:pPr>
      <w:r>
        <w:t>Usages of optimization methods in games</w:t>
      </w:r>
    </w:p>
    <w:p w:rsidR="00144B1A" w:rsidRDefault="00144B1A" w:rsidP="00144B1A">
      <w:pPr>
        <w:pStyle w:val="Akapitzlist"/>
        <w:numPr>
          <w:ilvl w:val="0"/>
          <w:numId w:val="18"/>
        </w:numPr>
      </w:pPr>
      <w:r>
        <w:t>Categories and descriptions of basic methods</w:t>
      </w:r>
      <w:r w:rsidR="00E35170">
        <w:t xml:space="preserve"> that are used in games</w:t>
      </w:r>
    </w:p>
    <w:p w:rsidR="00E35170" w:rsidRDefault="00E35170" w:rsidP="00E35170">
      <w:pPr>
        <w:pStyle w:val="Akapitzlist"/>
        <w:numPr>
          <w:ilvl w:val="1"/>
          <w:numId w:val="18"/>
        </w:numPr>
      </w:pPr>
      <w:r>
        <w:t>Hill climbing</w:t>
      </w:r>
    </w:p>
    <w:p w:rsidR="00E35170" w:rsidRDefault="00E35170" w:rsidP="00E35170">
      <w:pPr>
        <w:pStyle w:val="Akapitzlist"/>
        <w:numPr>
          <w:ilvl w:val="1"/>
          <w:numId w:val="18"/>
        </w:numPr>
      </w:pPr>
      <w:r>
        <w:t>Simulated annealing</w:t>
      </w:r>
    </w:p>
    <w:p w:rsidR="00E35170" w:rsidRDefault="00E35170" w:rsidP="00E35170">
      <w:pPr>
        <w:pStyle w:val="Akapitzlist"/>
        <w:numPr>
          <w:ilvl w:val="1"/>
          <w:numId w:val="18"/>
        </w:numPr>
      </w:pPr>
      <w:r>
        <w:t>Beam search</w:t>
      </w:r>
    </w:p>
    <w:p w:rsidR="00E35170" w:rsidRPr="00E82C5F" w:rsidRDefault="00E35170" w:rsidP="00E35170">
      <w:pPr>
        <w:pStyle w:val="Akapitzlist"/>
        <w:numPr>
          <w:ilvl w:val="1"/>
          <w:numId w:val="18"/>
        </w:numPr>
      </w:pPr>
      <w:r>
        <w:t>Genetic algorithm</w:t>
      </w:r>
    </w:p>
    <w:p w:rsidR="009328F8" w:rsidRPr="00C067CE" w:rsidRDefault="009328F8" w:rsidP="00AA5A26">
      <w:pPr>
        <w:pStyle w:val="Nagwek2"/>
      </w:pPr>
      <w:bookmarkStart w:id="45" w:name="_Toc280535725"/>
      <w:r w:rsidRPr="00C067CE">
        <w:t>Quake II and QASE API</w:t>
      </w:r>
      <w:bookmarkEnd w:id="45"/>
    </w:p>
    <w:p w:rsidR="009328F8" w:rsidRDefault="008E4E5E" w:rsidP="00AA5A26">
      <w:pPr>
        <w:pStyle w:val="Nagwek3"/>
      </w:pPr>
      <w:bookmarkStart w:id="46" w:name="_Toc280535726"/>
      <w:r>
        <w:t>Quake II overview</w:t>
      </w:r>
      <w:bookmarkEnd w:id="46"/>
    </w:p>
    <w:p w:rsidR="00BD3E87" w:rsidRDefault="00BD3E87" w:rsidP="00BD3E87">
      <w:r>
        <w:lastRenderedPageBreak/>
        <w:t xml:space="preserve">Quake II is an FPS game released in </w:t>
      </w:r>
      <w:r w:rsidR="006C2381">
        <w:t xml:space="preserve">December </w:t>
      </w:r>
      <w:r>
        <w:t xml:space="preserve">1997 by ID Software. </w:t>
      </w:r>
      <w:r w:rsidR="006C2381">
        <w:t>It has been extrem</w:t>
      </w:r>
      <w:r w:rsidR="006C2381">
        <w:t>e</w:t>
      </w:r>
      <w:r w:rsidR="006C2381">
        <w:t xml:space="preserve">ly well-received, selling over one million copies and becoming the most popular online game for all of 1998 </w:t>
      </w:r>
      <w:fldSimple w:instr=" ADDIN ZOTERO_ITEM {&quot;sort&quot;:true,&quot;citationItems&quot;:[{&quot;uri&quot;:[&quot;http://zotero.org/users/local/Op1rMxOJ/items/IEP3VSDW&quot;]}]} ">
        <w:r w:rsidR="00AE75FE" w:rsidRPr="00AE75FE">
          <w:rPr>
            <w:rFonts w:cs="Times New Roman"/>
          </w:rPr>
          <w:t>[18]</w:t>
        </w:r>
      </w:fldSimple>
      <w:r w:rsidR="006C2381">
        <w:t>.</w:t>
      </w:r>
      <w:r w:rsidR="008A2845">
        <w:t xml:space="preserve"> Four years after the first game version release, the complete source code has been released under the terms of GNU General Public License, which has created an o</w:t>
      </w:r>
      <w:r w:rsidR="008A2845">
        <w:t>p</w:t>
      </w:r>
      <w:r w:rsidR="008A2845">
        <w:t>portunity to use the game, for instance, in research.</w:t>
      </w:r>
    </w:p>
    <w:p w:rsidR="008A2845" w:rsidRDefault="008A2845" w:rsidP="00BD3E87">
      <w:r>
        <w:t xml:space="preserve">Since then, the game has been used in many different experiments. One of them </w:t>
      </w:r>
      <w:r w:rsidR="00AE75FE">
        <w:t xml:space="preserve">was even using a modified Quake II as a virtual reality environment for a laboratory mouse during the study of how the brain's hippocampus creates maps of its surroundings </w:t>
      </w:r>
      <w:fldSimple w:instr=" ADDIN ZOTERO_ITEM {&quot;sort&quot;:true,&quot;citationItems&quot;:[{&quot;uri&quot;:[&quot;http://zotero.org/users/local/Op1rMxOJ/items/KAHTWKWX&quot;]}]} ">
        <w:r w:rsidR="00AE75FE" w:rsidRPr="00AE75FE">
          <w:rPr>
            <w:rFonts w:cs="Times New Roman"/>
          </w:rPr>
          <w:t>[19]</w:t>
        </w:r>
      </w:fldSimple>
      <w:r w:rsidR="00AE75FE">
        <w:t xml:space="preserve">. </w:t>
      </w:r>
    </w:p>
    <w:p w:rsidR="00AE75FE" w:rsidRPr="006C2381" w:rsidRDefault="00AE75FE" w:rsidP="00BD3E87">
      <w:r>
        <w:t xml:space="preserve">The game </w:t>
      </w:r>
      <w:r w:rsidR="00496B32">
        <w:t>has been designed to be a challenging entertainment for humans, therefore it r</w:t>
      </w:r>
      <w:r w:rsidR="00496B32">
        <w:t>e</w:t>
      </w:r>
      <w:r w:rsidR="00496B32">
        <w:t xml:space="preserve">quires </w:t>
      </w:r>
      <w:r>
        <w:t xml:space="preserve">a full spectrum of reactive, tactical and strategic behaviors from </w:t>
      </w:r>
      <w:r w:rsidR="00496B32">
        <w:t>a</w:t>
      </w:r>
      <w:r>
        <w:t xml:space="preserve"> </w:t>
      </w:r>
      <w:r w:rsidR="00496B32">
        <w:t xml:space="preserve">player, which is one of the factors </w:t>
      </w:r>
      <w:r w:rsidR="00402E8A">
        <w:t>that make</w:t>
      </w:r>
      <w:r w:rsidR="00496B32">
        <w:t xml:space="preserve"> </w:t>
      </w:r>
      <w:r w:rsidR="00402E8A">
        <w:t>Quake II</w:t>
      </w:r>
      <w:r w:rsidR="00496B32">
        <w:t xml:space="preserve"> attractive for AI researchers </w:t>
      </w:r>
      <w:fldSimple w:instr=" ADDIN ZOTERO_ITEM {&quot;sort&quot;:true,&quot;citationItems&quot;:[{&quot;position&quot;:1,&quot;uri&quot;:[&quot;http://zotero.org/users/local/Op1rMxOJ/items/W6PP4W49&quot;]}]} ">
        <w:r w:rsidR="00496B32" w:rsidRPr="00496B32">
          <w:rPr>
            <w:rFonts w:cs="Times New Roman"/>
          </w:rPr>
          <w:t>[5]</w:t>
        </w:r>
      </w:fldSimple>
      <w:r w:rsidR="00496B32">
        <w:t>.</w:t>
      </w:r>
      <w:r>
        <w:t xml:space="preserve"> </w:t>
      </w:r>
      <w:r w:rsidR="00496B32">
        <w:t>Furthermore, we can direc</w:t>
      </w:r>
      <w:r w:rsidR="00496B32">
        <w:t>t</w:t>
      </w:r>
      <w:r w:rsidR="00496B32">
        <w:t xml:space="preserve">ly observe interaction of our agent with human players during a </w:t>
      </w:r>
      <w:commentRangeStart w:id="47"/>
      <w:r w:rsidR="00496B32">
        <w:t>gameplay</w:t>
      </w:r>
      <w:commentRangeEnd w:id="47"/>
      <w:r w:rsidR="00496B32">
        <w:rPr>
          <w:rStyle w:val="Odwoaniedokomentarza"/>
          <w:rFonts w:eastAsiaTheme="minorHAnsi"/>
        </w:rPr>
        <w:commentReference w:id="47"/>
      </w:r>
      <w:r w:rsidR="00402E8A">
        <w:t>, which gives us oppo</w:t>
      </w:r>
      <w:r w:rsidR="00402E8A">
        <w:t>r</w:t>
      </w:r>
      <w:r w:rsidR="00402E8A">
        <w:t xml:space="preserve">tunity to conduct experiments like </w:t>
      </w:r>
      <w:r w:rsidR="00402E8A" w:rsidRPr="00402E8A">
        <w:rPr>
          <w:i/>
        </w:rPr>
        <w:t>BotPrize</w:t>
      </w:r>
      <w:r w:rsidR="00402E8A">
        <w:t xml:space="preserve"> </w:t>
      </w:r>
      <w:r w:rsidR="00402E8A" w:rsidRPr="00402E8A">
        <w:t>mentioned</w:t>
      </w:r>
      <w:r w:rsidR="00402E8A">
        <w:t xml:space="preserve"> in chapter </w:t>
      </w:r>
      <w:r w:rsidR="00402E8A">
        <w:fldChar w:fldCharType="begin"/>
      </w:r>
      <w:r w:rsidR="00402E8A">
        <w:instrText xml:space="preserve"> REF _Ref280545489 \r \h </w:instrText>
      </w:r>
      <w:r w:rsidR="00402E8A">
        <w:fldChar w:fldCharType="separate"/>
      </w:r>
      <w:r w:rsidR="00402E8A">
        <w:t>2.1.1</w:t>
      </w:r>
      <w:r w:rsidR="00402E8A">
        <w:fldChar w:fldCharType="end"/>
      </w:r>
      <w:r w:rsidR="00402E8A">
        <w:t>.</w:t>
      </w:r>
    </w:p>
    <w:p w:rsidR="00E75FAC" w:rsidRDefault="00E75FAC" w:rsidP="00E75FAC">
      <w:pPr>
        <w:pStyle w:val="Nagwek3"/>
      </w:pPr>
      <w:r>
        <w:t>Quake II deathmatch</w:t>
      </w:r>
    </w:p>
    <w:p w:rsidR="0047322B" w:rsidRDefault="00BD259F" w:rsidP="00BD259F">
      <w:r>
        <w:t xml:space="preserve">The basic game mode in Quake II is so-called </w:t>
      </w:r>
      <w:r>
        <w:rPr>
          <w:i/>
        </w:rPr>
        <w:t>deathmatch</w:t>
      </w:r>
      <w:r>
        <w:t>. It is a game performed in a pa</w:t>
      </w:r>
      <w:r>
        <w:t>r</w:t>
      </w:r>
      <w:r>
        <w:t xml:space="preserve">ticular three-dimensional environment called a </w:t>
      </w:r>
      <w:r>
        <w:rPr>
          <w:i/>
        </w:rPr>
        <w:t>map</w:t>
      </w:r>
      <w:r>
        <w:t xml:space="preserve">, in which the goal of each player is to eliminate as many opponents as possible, while staying alive for as long as possible. After a player is defeated, he or she </w:t>
      </w:r>
      <w:r>
        <w:rPr>
          <w:i/>
        </w:rPr>
        <w:t>respawns</w:t>
      </w:r>
      <w:r>
        <w:t xml:space="preserve"> into the world, simply appearing alive again at one of </w:t>
      </w:r>
      <w:r>
        <w:rPr>
          <w:i/>
        </w:rPr>
        <w:t>spawn</w:t>
      </w:r>
      <w:r>
        <w:t xml:space="preserve"> points on the </w:t>
      </w:r>
      <w:r>
        <w:rPr>
          <w:i/>
        </w:rPr>
        <w:t>map</w:t>
      </w:r>
      <w:r>
        <w:t>. Each time a player defeats an enemy, he or she receives a point, called a</w:t>
      </w:r>
      <w:r>
        <w:rPr>
          <w:i/>
        </w:rPr>
        <w:t xml:space="preserve"> frag.</w:t>
      </w:r>
      <w:r>
        <w:t xml:space="preserve"> At the end of the game, the player who has scored the most - wins.</w:t>
      </w:r>
      <w:r w:rsidR="00503DD9">
        <w:t xml:space="preserve"> To defeat </w:t>
      </w:r>
      <w:r w:rsidR="004624D6">
        <w:t>the</w:t>
      </w:r>
      <w:r w:rsidR="00503DD9">
        <w:t xml:space="preserve"> enemy means to inflict such damage that in consequence, the enemy will </w:t>
      </w:r>
      <w:r w:rsidR="00503DD9" w:rsidRPr="004624D6">
        <w:rPr>
          <w:i/>
        </w:rPr>
        <w:t>die</w:t>
      </w:r>
      <w:r w:rsidR="00503DD9">
        <w:t xml:space="preserve"> </w:t>
      </w:r>
      <w:r w:rsidR="0047322B">
        <w:t>(</w:t>
      </w:r>
      <w:r w:rsidR="00503DD9">
        <w:t xml:space="preserve">and </w:t>
      </w:r>
      <w:r w:rsidR="004624D6">
        <w:t>then imm</w:t>
      </w:r>
      <w:r w:rsidR="004624D6">
        <w:t>e</w:t>
      </w:r>
      <w:r w:rsidR="004624D6">
        <w:t>diately</w:t>
      </w:r>
      <w:r w:rsidR="00503DD9">
        <w:t xml:space="preserve"> </w:t>
      </w:r>
      <w:r w:rsidR="00503DD9" w:rsidRPr="00503DD9">
        <w:rPr>
          <w:i/>
        </w:rPr>
        <w:t>respawn</w:t>
      </w:r>
      <w:r w:rsidR="00503DD9">
        <w:rPr>
          <w:i/>
        </w:rPr>
        <w:t xml:space="preserve"> </w:t>
      </w:r>
      <w:r w:rsidR="00503DD9">
        <w:t>back to game</w:t>
      </w:r>
      <w:r w:rsidR="0047322B">
        <w:t>)</w:t>
      </w:r>
      <w:r w:rsidR="00503DD9">
        <w:t>.</w:t>
      </w:r>
      <w:r w:rsidR="004624D6">
        <w:t xml:space="preserve"> The player </w:t>
      </w:r>
      <w:r w:rsidR="004624D6">
        <w:rPr>
          <w:i/>
        </w:rPr>
        <w:t>dies</w:t>
      </w:r>
      <w:r w:rsidR="004624D6">
        <w:t xml:space="preserve"> when his or hers health level drops to 0 or below (initially</w:t>
      </w:r>
      <w:r w:rsidR="0047322B">
        <w:t xml:space="preserve">, after </w:t>
      </w:r>
      <w:r w:rsidR="0047322B">
        <w:rPr>
          <w:i/>
        </w:rPr>
        <w:t>respawn</w:t>
      </w:r>
      <w:r w:rsidR="004624D6">
        <w:t xml:space="preserve"> being 100). </w:t>
      </w:r>
      <w:r w:rsidR="00503DD9">
        <w:t xml:space="preserve"> </w:t>
      </w:r>
      <w:r w:rsidR="00503DD9" w:rsidRPr="00503DD9">
        <w:t>During</w:t>
      </w:r>
      <w:r w:rsidR="00503DD9">
        <w:t xml:space="preserve"> a game, players can pick up </w:t>
      </w:r>
      <w:r w:rsidR="00503DD9">
        <w:rPr>
          <w:i/>
        </w:rPr>
        <w:t>entities</w:t>
      </w:r>
      <w:r w:rsidR="00503DD9">
        <w:t xml:space="preserve"> which are di</w:t>
      </w:r>
      <w:r w:rsidR="00503DD9">
        <w:t>s</w:t>
      </w:r>
      <w:r w:rsidR="00503DD9">
        <w:t xml:space="preserve">tributed on the </w:t>
      </w:r>
      <w:r w:rsidR="00503DD9">
        <w:rPr>
          <w:i/>
        </w:rPr>
        <w:t>map</w:t>
      </w:r>
      <w:r w:rsidR="00503DD9">
        <w:t xml:space="preserve">. There are four main categories of </w:t>
      </w:r>
      <w:r w:rsidR="00503DD9">
        <w:rPr>
          <w:i/>
        </w:rPr>
        <w:t>entities</w:t>
      </w:r>
      <w:r w:rsidR="00517648">
        <w:rPr>
          <w:i/>
        </w:rPr>
        <w:t xml:space="preserve"> </w:t>
      </w:r>
      <w:r w:rsidR="00517648">
        <w:t>that a player can pick up and use</w:t>
      </w:r>
      <w:r w:rsidR="00503DD9">
        <w:t>:</w:t>
      </w:r>
      <w:r w:rsidR="00517648">
        <w:t xml:space="preserve"> </w:t>
      </w:r>
      <w:r w:rsidR="00503DD9">
        <w:t xml:space="preserve"> </w:t>
      </w:r>
    </w:p>
    <w:p w:rsidR="0047322B" w:rsidRDefault="00605AD8" w:rsidP="0047322B">
      <w:pPr>
        <w:pStyle w:val="Akapitzlist"/>
        <w:numPr>
          <w:ilvl w:val="0"/>
          <w:numId w:val="20"/>
        </w:numPr>
      </w:pPr>
      <w:r>
        <w:rPr>
          <w:i/>
        </w:rPr>
        <w:t>W</w:t>
      </w:r>
      <w:r w:rsidR="00503DD9" w:rsidRPr="0047322B">
        <w:rPr>
          <w:i/>
        </w:rPr>
        <w:t>eapons</w:t>
      </w:r>
      <w:r w:rsidR="00503DD9">
        <w:t xml:space="preserve"> – used to fire at the enemies</w:t>
      </w:r>
      <w:r>
        <w:t>.</w:t>
      </w:r>
      <w:r w:rsidR="005F5360">
        <w:t xml:space="preserve"> </w:t>
      </w:r>
      <w:r>
        <w:t>T</w:t>
      </w:r>
      <w:r w:rsidR="005F5360">
        <w:t xml:space="preserve">here are </w:t>
      </w:r>
      <w:r>
        <w:t>11 different weapons that differ with a damage they inflict, with the ammunition they require, the dispersion of pr</w:t>
      </w:r>
      <w:r>
        <w:t>o</w:t>
      </w:r>
      <w:r>
        <w:t>jectiles, and gun reloading time.</w:t>
      </w:r>
    </w:p>
    <w:p w:rsidR="0047322B" w:rsidRDefault="00605AD8" w:rsidP="0047322B">
      <w:pPr>
        <w:pStyle w:val="Akapitzlist"/>
        <w:numPr>
          <w:ilvl w:val="0"/>
          <w:numId w:val="20"/>
        </w:numPr>
      </w:pPr>
      <w:r>
        <w:rPr>
          <w:i/>
        </w:rPr>
        <w:t>H</w:t>
      </w:r>
      <w:r w:rsidR="00503DD9" w:rsidRPr="0047322B">
        <w:rPr>
          <w:i/>
        </w:rPr>
        <w:t>ealth</w:t>
      </w:r>
      <w:r w:rsidR="00503DD9">
        <w:t xml:space="preserve"> – used to recover from wounds</w:t>
      </w:r>
      <w:r w:rsidR="004624D6">
        <w:t xml:space="preserve"> by increasing the</w:t>
      </w:r>
      <w:r w:rsidR="00E608FD">
        <w:t xml:space="preserve"> bot’s</w:t>
      </w:r>
      <w:r w:rsidR="004624D6">
        <w:t xml:space="preserve"> health level</w:t>
      </w:r>
      <w:r>
        <w:t xml:space="preserve">. There are different </w:t>
      </w:r>
      <w:r w:rsidR="00A4620F">
        <w:t>types</w:t>
      </w:r>
      <w:r>
        <w:t xml:space="preserve"> of </w:t>
      </w:r>
      <w:r>
        <w:rPr>
          <w:i/>
        </w:rPr>
        <w:t>health entities</w:t>
      </w:r>
      <w:r>
        <w:t xml:space="preserve"> that provide different health benefit.</w:t>
      </w:r>
    </w:p>
    <w:p w:rsidR="0047322B" w:rsidRDefault="00605AD8" w:rsidP="0047322B">
      <w:pPr>
        <w:pStyle w:val="Akapitzlist"/>
        <w:numPr>
          <w:ilvl w:val="0"/>
          <w:numId w:val="20"/>
        </w:numPr>
      </w:pPr>
      <w:r>
        <w:rPr>
          <w:i/>
        </w:rPr>
        <w:t>A</w:t>
      </w:r>
      <w:r w:rsidR="00503DD9" w:rsidRPr="0047322B">
        <w:rPr>
          <w:i/>
        </w:rPr>
        <w:t>rmor</w:t>
      </w:r>
      <w:r w:rsidR="00503DD9">
        <w:t xml:space="preserve"> – reduces the damage a player re</w:t>
      </w:r>
      <w:r w:rsidR="00E608FD">
        <w:t>ceives from enemies. Generally, armor b</w:t>
      </w:r>
      <w:r w:rsidR="00E608FD">
        <w:t>e</w:t>
      </w:r>
      <w:r w:rsidR="00E608FD">
        <w:t xml:space="preserve">haves similarly to additional health. </w:t>
      </w:r>
      <w:r w:rsidR="00A4620F">
        <w:t>When the player receives a damage from a gunfire, first his or hers armor level is decreasing. After it reaches 0, the health le</w:t>
      </w:r>
      <w:r w:rsidR="00A4620F">
        <w:t>v</w:t>
      </w:r>
      <w:r w:rsidR="00A4620F">
        <w:t>el starts to decrease.</w:t>
      </w:r>
    </w:p>
    <w:p w:rsidR="0047322B" w:rsidRDefault="00605AD8" w:rsidP="0047322B">
      <w:pPr>
        <w:pStyle w:val="Akapitzlist"/>
        <w:numPr>
          <w:ilvl w:val="0"/>
          <w:numId w:val="20"/>
        </w:numPr>
      </w:pPr>
      <w:r>
        <w:rPr>
          <w:i/>
        </w:rPr>
        <w:t>A</w:t>
      </w:r>
      <w:r w:rsidR="00503DD9" w:rsidRPr="0047322B">
        <w:rPr>
          <w:i/>
        </w:rPr>
        <w:t>mmo</w:t>
      </w:r>
      <w:r w:rsidR="00503DD9">
        <w:t xml:space="preserve"> – the ammunition that is required to use </w:t>
      </w:r>
      <w:commentRangeStart w:id="48"/>
      <w:r w:rsidR="00503DD9" w:rsidRPr="0047322B">
        <w:rPr>
          <w:i/>
        </w:rPr>
        <w:t>weapons</w:t>
      </w:r>
      <w:commentRangeEnd w:id="48"/>
      <w:r w:rsidR="00503DD9">
        <w:rPr>
          <w:rStyle w:val="Odwoaniedokomentarza"/>
          <w:rFonts w:eastAsiaTheme="minorHAnsi"/>
        </w:rPr>
        <w:commentReference w:id="48"/>
      </w:r>
      <w:r w:rsidR="00A4620F">
        <w:t>. There are 6 types of a</w:t>
      </w:r>
      <w:r w:rsidR="00A4620F">
        <w:t>m</w:t>
      </w:r>
      <w:r w:rsidR="00A4620F">
        <w:t xml:space="preserve">munition </w:t>
      </w:r>
      <w:r w:rsidR="00594E4E">
        <w:t>in Quake II.</w:t>
      </w:r>
    </w:p>
    <w:p w:rsidR="00BD259F" w:rsidRPr="004624D6" w:rsidRDefault="004624D6" w:rsidP="0047322B">
      <w:r w:rsidRPr="0047322B">
        <w:rPr>
          <w:i/>
        </w:rPr>
        <w:t>Entities</w:t>
      </w:r>
      <w:r>
        <w:t xml:space="preserve"> also </w:t>
      </w:r>
      <w:r w:rsidRPr="0047322B">
        <w:rPr>
          <w:i/>
        </w:rPr>
        <w:t>respawn</w:t>
      </w:r>
      <w:r>
        <w:t xml:space="preserve"> after they have been picked up by</w:t>
      </w:r>
      <w:r w:rsidR="0047322B">
        <w:t xml:space="preserve"> a</w:t>
      </w:r>
      <w:r>
        <w:t xml:space="preserve"> player, but not immediately – each </w:t>
      </w:r>
      <w:r w:rsidRPr="0047322B">
        <w:rPr>
          <w:i/>
        </w:rPr>
        <w:t>entity</w:t>
      </w:r>
      <w:r>
        <w:t xml:space="preserve"> reappears after some</w:t>
      </w:r>
      <w:r w:rsidR="0047322B">
        <w:t xml:space="preserve"> specific</w:t>
      </w:r>
      <w:r>
        <w:t xml:space="preserve"> threshold </w:t>
      </w:r>
      <w:r w:rsidR="0047322B">
        <w:t xml:space="preserve">of </w:t>
      </w:r>
      <w:commentRangeStart w:id="49"/>
      <w:r>
        <w:t>time</w:t>
      </w:r>
      <w:commentRangeEnd w:id="49"/>
      <w:r>
        <w:rPr>
          <w:rStyle w:val="Odwoaniedokomentarza"/>
          <w:rFonts w:eastAsiaTheme="minorHAnsi"/>
        </w:rPr>
        <w:commentReference w:id="49"/>
      </w:r>
      <w:r>
        <w:t>.</w:t>
      </w:r>
    </w:p>
    <w:p w:rsidR="004624D6" w:rsidRDefault="004624D6" w:rsidP="004624D6">
      <w:pPr>
        <w:keepNext/>
        <w:jc w:val="center"/>
      </w:pPr>
      <w:r>
        <w:rPr>
          <w:noProof/>
          <w:lang w:val="pl-PL" w:eastAsia="pl-PL" w:bidi="ar-SA"/>
        </w:rPr>
        <w:lastRenderedPageBreak/>
        <w:drawing>
          <wp:inline distT="0" distB="0" distL="0" distR="0">
            <wp:extent cx="4886325" cy="3667125"/>
            <wp:effectExtent l="19050" t="0" r="9525"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886325" cy="3667125"/>
                    </a:xfrm>
                    <a:prstGeom prst="rect">
                      <a:avLst/>
                    </a:prstGeom>
                    <a:noFill/>
                    <a:ln w="9525">
                      <a:noFill/>
                      <a:miter lim="800000"/>
                      <a:headEnd/>
                      <a:tailEnd/>
                    </a:ln>
                  </pic:spPr>
                </pic:pic>
              </a:graphicData>
            </a:graphic>
          </wp:inline>
        </w:drawing>
      </w:r>
    </w:p>
    <w:p w:rsidR="004624D6" w:rsidRPr="00503DD9" w:rsidRDefault="004624D6" w:rsidP="004624D6">
      <w:pPr>
        <w:pStyle w:val="Legenda"/>
      </w:pPr>
      <w:r>
        <w:t xml:space="preserve">Figure </w:t>
      </w:r>
      <w:fldSimple w:instr=" SEQ Figure \* ARABIC ">
        <w:r>
          <w:rPr>
            <w:noProof/>
          </w:rPr>
          <w:t>3</w:t>
        </w:r>
      </w:fldSimple>
      <w:r>
        <w:t>: The Quake II game environment</w:t>
      </w:r>
      <w:r>
        <w:rPr>
          <w:noProof/>
        </w:rPr>
        <w:t>.</w:t>
      </w:r>
    </w:p>
    <w:p w:rsidR="00F108A0" w:rsidRDefault="00F108A0" w:rsidP="00F108A0">
      <w:pPr>
        <w:pStyle w:val="Nagwek3"/>
      </w:pPr>
      <w:r>
        <w:t>Quake II client-server communication</w:t>
      </w:r>
    </w:p>
    <w:p w:rsidR="004624D6" w:rsidRDefault="00F91B06" w:rsidP="004624D6">
      <w:r>
        <w:t xml:space="preserve">The game uses client-server model for communication. One of the game participants </w:t>
      </w:r>
      <w:r w:rsidR="00C50653">
        <w:t>starts</w:t>
      </w:r>
      <w:r>
        <w:t xml:space="preserve"> a server to which others connect. After connecting, the server enters the server loop, during which it receives </w:t>
      </w:r>
      <w:r w:rsidR="00C50653">
        <w:t xml:space="preserve">messages with </w:t>
      </w:r>
      <w:r>
        <w:t>actions from all the game participants, executes them in its internal game environment representation and sends a world state update to each of the clients.</w:t>
      </w:r>
      <w:r w:rsidR="00C50653">
        <w:t xml:space="preserve"> Each of the clients updates its current game state, displays it to the player and reads a player input from keyboard and mouse, which is interpreted and forwarded to game server as pla</w:t>
      </w:r>
      <w:r w:rsidR="00C50653">
        <w:t>y</w:t>
      </w:r>
      <w:r w:rsidR="00C50653">
        <w:t>er’s action.</w:t>
      </w:r>
    </w:p>
    <w:p w:rsidR="0029398D" w:rsidRDefault="00552E69" w:rsidP="0029398D">
      <w:r>
        <w:t>Since Quake II is a real-time game, the server sends updates of the world state to all its clients as often as every 100 milliseconds</w:t>
      </w:r>
      <w:r w:rsidR="00BA53E2">
        <w:t>, using its own application layer protocol, basing on UDP ne</w:t>
      </w:r>
      <w:r w:rsidR="00BA53E2">
        <w:t>t</w:t>
      </w:r>
      <w:r w:rsidR="00BA53E2">
        <w:t>work protocol.</w:t>
      </w:r>
      <w:commentRangeStart w:id="50"/>
      <w:r>
        <w:t xml:space="preserve"> </w:t>
      </w:r>
      <w:commentRangeEnd w:id="50"/>
      <w:r w:rsidR="00D92313">
        <w:rPr>
          <w:rStyle w:val="Odwoaniedokomentarza"/>
          <w:rFonts w:eastAsiaTheme="minorHAnsi"/>
        </w:rPr>
        <w:commentReference w:id="50"/>
      </w:r>
    </w:p>
    <w:p w:rsidR="009328F8" w:rsidRDefault="009328F8" w:rsidP="00AA5A26">
      <w:pPr>
        <w:pStyle w:val="Nagwek3"/>
      </w:pPr>
      <w:bookmarkStart w:id="51" w:name="_Toc280535727"/>
      <w:bookmarkStart w:id="52" w:name="_Ref280556580"/>
      <w:r w:rsidRPr="00C067CE">
        <w:t>QASE API</w:t>
      </w:r>
      <w:bookmarkEnd w:id="51"/>
      <w:bookmarkEnd w:id="52"/>
      <w:r w:rsidRPr="00C067CE">
        <w:t xml:space="preserve"> </w:t>
      </w:r>
    </w:p>
    <w:p w:rsidR="00823486" w:rsidRDefault="00823486" w:rsidP="00823486">
      <w:r>
        <w:t>Quake II Agent Simulation Environment – QASE is a comprehensive, feature-rich Java API that provides functionality that facilitates high-end AI</w:t>
      </w:r>
      <w:r w:rsidR="00F26087">
        <w:t>-</w:t>
      </w:r>
      <w:r>
        <w:t>related research as well as its use for ed</w:t>
      </w:r>
      <w:r>
        <w:t>u</w:t>
      </w:r>
      <w:r>
        <w:t>cational purposes. The authors of QASE also intend</w:t>
      </w:r>
      <w:r w:rsidR="003940AD">
        <w:t>ed</w:t>
      </w:r>
      <w:r>
        <w:t xml:space="preserve"> to foster further interest in the adoption of commercial computer games in academic AI community</w:t>
      </w:r>
      <w:r w:rsidR="00BC1211">
        <w:t xml:space="preserve"> </w:t>
      </w:r>
      <w:fldSimple w:instr=" ADDIN ZOTERO_ITEM {&quot;sort&quot;:true,&quot;citationItems&quot;:[{&quot;position&quot;:2,&quot;uri&quot;:[&quot;http://zotero.org/users/local/Op1rMxOJ/items/W6PP4W49&quot;]}]} ">
        <w:r w:rsidR="00BC1211" w:rsidRPr="00BC1211">
          <w:rPr>
            <w:rFonts w:cs="Times New Roman"/>
          </w:rPr>
          <w:t>[5]</w:t>
        </w:r>
      </w:fldSimple>
      <w:r w:rsidR="00BC7556">
        <w:t>.</w:t>
      </w:r>
    </w:p>
    <w:p w:rsidR="00013EC5" w:rsidRDefault="00013EC5" w:rsidP="00823486">
      <w:r>
        <w:t>Among many features of QASE API, the most important are:</w:t>
      </w:r>
    </w:p>
    <w:p w:rsidR="00013EC5" w:rsidRDefault="00013EC5" w:rsidP="00013EC5">
      <w:pPr>
        <w:pStyle w:val="Akapitzlist"/>
        <w:numPr>
          <w:ilvl w:val="0"/>
          <w:numId w:val="21"/>
        </w:numPr>
      </w:pPr>
      <w:r>
        <w:t>Full access to current game state information (perception)</w:t>
      </w:r>
    </w:p>
    <w:p w:rsidR="00013EC5" w:rsidRDefault="00013EC5" w:rsidP="00013EC5">
      <w:pPr>
        <w:pStyle w:val="Akapitzlist"/>
        <w:numPr>
          <w:ilvl w:val="0"/>
          <w:numId w:val="21"/>
        </w:numPr>
      </w:pPr>
      <w:r>
        <w:t>Simple interface for controlling bot’s behavior (actions)</w:t>
      </w:r>
    </w:p>
    <w:p w:rsidR="00013EC5" w:rsidRDefault="00013EC5" w:rsidP="00013EC5">
      <w:pPr>
        <w:pStyle w:val="Akapitzlist"/>
        <w:numPr>
          <w:ilvl w:val="0"/>
          <w:numId w:val="21"/>
        </w:numPr>
      </w:pPr>
      <w:r>
        <w:lastRenderedPageBreak/>
        <w:t xml:space="preserve">A set of tools for handling bot’s waypoint-based map representation (as described in section </w:t>
      </w:r>
      <w:r>
        <w:fldChar w:fldCharType="begin"/>
      </w:r>
      <w:r>
        <w:instrText xml:space="preserve"> REF _Ref280554889 \r \h </w:instrText>
      </w:r>
      <w:r>
        <w:fldChar w:fldCharType="separate"/>
      </w:r>
      <w:r>
        <w:t>2.1.3</w:t>
      </w:r>
      <w:r>
        <w:fldChar w:fldCharType="end"/>
      </w:r>
      <w:r>
        <w:t xml:space="preserve">) – creating </w:t>
      </w:r>
      <w:r w:rsidR="00634B16">
        <w:t>a waypoint map</w:t>
      </w:r>
      <w:r>
        <w:t xml:space="preserve"> basing on pre-recorded data of human player movement, accessing it, finding shortest paths and modifying it.</w:t>
      </w:r>
    </w:p>
    <w:p w:rsidR="00013EC5" w:rsidRDefault="00013EC5" w:rsidP="00013EC5">
      <w:pPr>
        <w:pStyle w:val="Akapitzlist"/>
        <w:numPr>
          <w:ilvl w:val="0"/>
          <w:numId w:val="21"/>
        </w:numPr>
      </w:pPr>
      <w:r>
        <w:t>A Binary Search Partition Tree parser, used to access environment’s spatial repr</w:t>
      </w:r>
      <w:r>
        <w:t>e</w:t>
      </w:r>
      <w:r>
        <w:t>sentation from Quake II’</w:t>
      </w:r>
      <w:r w:rsidR="00634B16">
        <w:t>s resource files. This is mostly used for collision detection, which is not possible using a waypoint map only.</w:t>
      </w:r>
    </w:p>
    <w:p w:rsidR="007D36AA" w:rsidRDefault="007D36AA" w:rsidP="00013EC5">
      <w:pPr>
        <w:pStyle w:val="Akapitzlist"/>
        <w:numPr>
          <w:ilvl w:val="0"/>
          <w:numId w:val="21"/>
        </w:numPr>
      </w:pPr>
      <w:r>
        <w:t>MatLab® integration.</w:t>
      </w:r>
    </w:p>
    <w:p w:rsidR="00045FB5" w:rsidRPr="00823486" w:rsidRDefault="00045FB5" w:rsidP="00045FB5">
      <w:r>
        <w:t>Using QASE API allows us to focus on our research task instead of simulation enviro</w:t>
      </w:r>
      <w:r>
        <w:t>n</w:t>
      </w:r>
      <w:r>
        <w:t>ment development or integration issues.</w:t>
      </w:r>
    </w:p>
    <w:p w:rsidR="002F11D3" w:rsidRDefault="009328F8" w:rsidP="00FD1016">
      <w:pPr>
        <w:pStyle w:val="Nagwek2"/>
      </w:pPr>
      <w:bookmarkStart w:id="53" w:name="_Toc280535728"/>
      <w:r w:rsidRPr="00C067CE">
        <w:t>Related work</w:t>
      </w:r>
      <w:bookmarkEnd w:id="53"/>
    </w:p>
    <w:p w:rsidR="006D5F2F" w:rsidRDefault="006D5F2F" w:rsidP="006D5F2F">
      <w:pPr>
        <w:pStyle w:val="Akapitzlist"/>
        <w:numPr>
          <w:ilvl w:val="0"/>
          <w:numId w:val="17"/>
        </w:numPr>
      </w:pPr>
      <w:r>
        <w:t>Use of QASE in other research and description of each one</w:t>
      </w:r>
    </w:p>
    <w:p w:rsidR="00FD1016" w:rsidRDefault="00FD1016" w:rsidP="00FD1016">
      <w:pPr>
        <w:pStyle w:val="Akapitzlist"/>
        <w:numPr>
          <w:ilvl w:val="1"/>
          <w:numId w:val="17"/>
        </w:numPr>
      </w:pPr>
      <w:r>
        <w:t>Many of them were modifying existing bots</w:t>
      </w:r>
    </w:p>
    <w:p w:rsidR="00E52FAB" w:rsidRPr="00F1102F" w:rsidRDefault="00E52FAB" w:rsidP="006D5F2F">
      <w:pPr>
        <w:pStyle w:val="Akapitzlist"/>
        <w:numPr>
          <w:ilvl w:val="0"/>
          <w:numId w:val="17"/>
        </w:numPr>
      </w:pPr>
      <w:r>
        <w:t>Other research on Quake II + description</w:t>
      </w:r>
    </w:p>
    <w:p w:rsidR="006D5F2F" w:rsidRDefault="006D5F2F" w:rsidP="00AA5A26"/>
    <w:p w:rsidR="00E52FAB" w:rsidRDefault="00E52FAB" w:rsidP="00AA5A26">
      <w:pPr>
        <w:sectPr w:rsidR="00E52FAB" w:rsidSect="003D6691">
          <w:pgSz w:w="11906" w:h="16838"/>
          <w:pgMar w:top="1417" w:right="1417" w:bottom="1417" w:left="1417" w:header="708" w:footer="708" w:gutter="0"/>
          <w:cols w:space="708"/>
          <w:titlePg/>
          <w:docGrid w:linePitch="360"/>
        </w:sectPr>
      </w:pPr>
    </w:p>
    <w:p w:rsidR="00AA5A26" w:rsidRPr="00C067CE" w:rsidRDefault="00AA5A26" w:rsidP="00AA5A26"/>
    <w:p w:rsidR="00AA5A26" w:rsidRPr="00C067CE" w:rsidRDefault="00AA5A26" w:rsidP="00AA5A26">
      <w:pPr>
        <w:pStyle w:val="Nagwek1"/>
      </w:pPr>
      <w:bookmarkStart w:id="54" w:name="_Toc280535729"/>
      <w:commentRangeStart w:id="55"/>
      <w:r w:rsidRPr="00C067CE">
        <w:t>Project requirements</w:t>
      </w:r>
      <w:commentRangeEnd w:id="55"/>
      <w:r w:rsidR="003E25D9">
        <w:rPr>
          <w:rStyle w:val="Odwoaniedokomentarza"/>
          <w:rFonts w:eastAsiaTheme="minorHAnsi"/>
          <w:smallCaps w:val="0"/>
          <w:spacing w:val="0"/>
        </w:rPr>
        <w:commentReference w:id="55"/>
      </w:r>
      <w:bookmarkEnd w:id="54"/>
    </w:p>
    <w:p w:rsidR="00AA5A26" w:rsidRPr="00C067CE" w:rsidRDefault="00AA5A26" w:rsidP="00AA5A26">
      <w:pPr>
        <w:pStyle w:val="Nagwek2"/>
      </w:pPr>
      <w:bookmarkStart w:id="56" w:name="_Toc280535730"/>
      <w:commentRangeStart w:id="57"/>
      <w:r w:rsidRPr="00C067CE">
        <w:t xml:space="preserve">Project </w:t>
      </w:r>
      <w:commentRangeEnd w:id="57"/>
      <w:r w:rsidR="00A4245D">
        <w:rPr>
          <w:rStyle w:val="Odwoaniedokomentarza"/>
          <w:rFonts w:eastAsiaTheme="minorHAnsi"/>
          <w:smallCaps w:val="0"/>
        </w:rPr>
        <w:commentReference w:id="57"/>
      </w:r>
      <w:r w:rsidRPr="00C067CE">
        <w:t>scope</w:t>
      </w:r>
      <w:bookmarkEnd w:id="56"/>
    </w:p>
    <w:p w:rsidR="00AA5A26" w:rsidRPr="00C067CE" w:rsidRDefault="00AA5A26" w:rsidP="00AA5A26">
      <w:r w:rsidRPr="00C067CE">
        <w:t>There are two main objectives of the practical part of this thesis:</w:t>
      </w:r>
    </w:p>
    <w:p w:rsidR="00AA5A26" w:rsidRPr="00C067CE" w:rsidRDefault="00AA5A26" w:rsidP="00AA5A26">
      <w:pPr>
        <w:pStyle w:val="Akapitzlist"/>
        <w:numPr>
          <w:ilvl w:val="0"/>
          <w:numId w:val="3"/>
        </w:numPr>
      </w:pPr>
      <w:r w:rsidRPr="00C067CE">
        <w:t xml:space="preserve">Design and develop Quake II bot that is able to compete with </w:t>
      </w:r>
      <w:r w:rsidR="00472C48">
        <w:t>other</w:t>
      </w:r>
      <w:r w:rsidRPr="00C067CE">
        <w:t xml:space="preserve"> players. </w:t>
      </w:r>
    </w:p>
    <w:p w:rsidR="00AA5A26" w:rsidRPr="00C067CE" w:rsidRDefault="004404D5" w:rsidP="00AA5A26">
      <w:pPr>
        <w:pStyle w:val="Akapitzlist"/>
        <w:numPr>
          <w:ilvl w:val="0"/>
          <w:numId w:val="3"/>
        </w:numPr>
      </w:pPr>
      <w:r>
        <w:t>Improve the developed solution using machine learning and optimization methods</w:t>
      </w:r>
      <w:r w:rsidR="00472C48">
        <w:t xml:space="preserve"> and compare it with third-party bots and human players</w:t>
      </w:r>
      <w:r>
        <w:t>.</w:t>
      </w:r>
    </w:p>
    <w:p w:rsidR="00AA5A26" w:rsidRPr="00C067CE" w:rsidRDefault="00AA5A26" w:rsidP="00AA5A26">
      <w:r w:rsidRPr="00C067CE">
        <w:t>The first one will allow us to test in practice basic methods of FPS AI programming and will provide a base for further development.</w:t>
      </w:r>
    </w:p>
    <w:p w:rsidR="00AA5A26" w:rsidRPr="00C067CE" w:rsidRDefault="00AA5A26" w:rsidP="00AA5A26">
      <w:r w:rsidRPr="00C067CE">
        <w:t xml:space="preserve">Completing the second objective will let us evaluate suitability of </w:t>
      </w:r>
      <w:r w:rsidR="008036D8">
        <w:t>methods</w:t>
      </w:r>
      <w:r w:rsidRPr="00C067CE">
        <w:t xml:space="preserve"> </w:t>
      </w:r>
      <w:r w:rsidR="008036D8">
        <w:t xml:space="preserve">used </w:t>
      </w:r>
      <w:r w:rsidRPr="00C067CE">
        <w:t>in this a</w:t>
      </w:r>
      <w:r w:rsidRPr="00C067CE">
        <w:t>p</w:t>
      </w:r>
      <w:r w:rsidRPr="00C067CE">
        <w:t xml:space="preserve">plication as well as its implementing and testing complexity, which is </w:t>
      </w:r>
      <w:r w:rsidR="00860AEC">
        <w:t>of special interest</w:t>
      </w:r>
      <w:commentRangeStart w:id="58"/>
      <w:r w:rsidRPr="00C067CE">
        <w:t xml:space="preserve"> </w:t>
      </w:r>
      <w:commentRangeEnd w:id="58"/>
      <w:r w:rsidRPr="00C067CE">
        <w:rPr>
          <w:rStyle w:val="Odwoaniedokomentarza"/>
        </w:rPr>
        <w:commentReference w:id="58"/>
      </w:r>
      <w:r w:rsidR="008036D8">
        <w:t>from</w:t>
      </w:r>
      <w:r w:rsidRPr="00C067CE">
        <w:t xml:space="preserve"> commercial game developers</w:t>
      </w:r>
      <w:r w:rsidR="008036D8">
        <w:t>’ point of view</w:t>
      </w:r>
      <w:r w:rsidRPr="00C067CE">
        <w:t>.</w:t>
      </w:r>
    </w:p>
    <w:p w:rsidR="00AA5A26" w:rsidRPr="00C067CE" w:rsidRDefault="00AA5A26" w:rsidP="00AA5A26">
      <w:r w:rsidRPr="00C067CE">
        <w:t xml:space="preserve">Whether a bot is able to compete with human players and third-party bots will be verified with an </w:t>
      </w:r>
      <w:commentRangeStart w:id="59"/>
      <w:r w:rsidRPr="00C067CE">
        <w:t xml:space="preserve">experiment </w:t>
      </w:r>
      <w:commentRangeEnd w:id="59"/>
      <w:r w:rsidRPr="00C067CE">
        <w:rPr>
          <w:rStyle w:val="Odwoaniedokomentarza"/>
        </w:rPr>
        <w:commentReference w:id="59"/>
      </w:r>
      <w:r w:rsidRPr="00C067CE">
        <w:t>under conditions similar to a typical Quake II match.</w:t>
      </w:r>
    </w:p>
    <w:p w:rsidR="00AA5A26" w:rsidRPr="00C067CE" w:rsidRDefault="00AA5A26" w:rsidP="00AA5A26">
      <w:pPr>
        <w:pStyle w:val="Nagwek2"/>
      </w:pPr>
      <w:bookmarkStart w:id="60" w:name="_Toc280535731"/>
      <w:commentRangeStart w:id="61"/>
      <w:r w:rsidRPr="00C067CE">
        <w:t>Assumptions</w:t>
      </w:r>
      <w:commentRangeEnd w:id="61"/>
      <w:r w:rsidR="00AE1B85">
        <w:rPr>
          <w:rStyle w:val="Odwoaniedokomentarza"/>
          <w:rFonts w:eastAsiaTheme="minorHAnsi"/>
          <w:smallCaps w:val="0"/>
        </w:rPr>
        <w:commentReference w:id="61"/>
      </w:r>
      <w:bookmarkEnd w:id="60"/>
    </w:p>
    <w:p w:rsidR="00AA5A26" w:rsidRPr="00C067CE" w:rsidRDefault="00AA5A26" w:rsidP="00AA5A26">
      <w:r w:rsidRPr="00C067CE">
        <w:t xml:space="preserve">In this section basic assumptions of the practical part of the thesis are described. </w:t>
      </w:r>
    </w:p>
    <w:p w:rsidR="00AA5A26" w:rsidRDefault="00AA5A26" w:rsidP="00AA5A26">
      <w:r w:rsidRPr="00C067CE">
        <w:t xml:space="preserve">A typical commercial bot AI is a complex program, for instance </w:t>
      </w:r>
      <w:r w:rsidR="005911A8">
        <w:fldChar w:fldCharType="begin"/>
      </w:r>
      <w:r w:rsidR="00435112">
        <w:instrText xml:space="preserve"> ADDIN ZOTERO_ITEM {"sort":true,"citationItems":[{"position":1,"uri":["http://zotero.org/users/local/Op1rMxOJ/items/79CWSU2W"]}]} </w:instrText>
      </w:r>
      <w:r w:rsidR="005911A8">
        <w:fldChar w:fldCharType="separate"/>
      </w:r>
      <w:r w:rsidR="00AE75FE" w:rsidRPr="00AE75FE">
        <w:rPr>
          <w:rFonts w:ascii="Calibri" w:hAnsi="Calibri"/>
        </w:rPr>
        <w:t>[9]</w:t>
      </w:r>
      <w:r w:rsidR="005911A8">
        <w:fldChar w:fldCharType="end"/>
      </w:r>
      <w:r w:rsidRPr="00C067CE">
        <w:t xml:space="preserve"> or</w:t>
      </w:r>
      <w:r w:rsidR="00F9510B">
        <w:t xml:space="preserve"> </w:t>
      </w:r>
      <w:r w:rsidR="005911A8">
        <w:fldChar w:fldCharType="begin"/>
      </w:r>
      <w:r w:rsidR="0048011F">
        <w:instrText xml:space="preserve"> ADDIN ZOTERO_ITEM {"sort":true,"citationItems":[{"position":1,"uri":["http://zotero.org/users/local/Op1rMxOJ/items/RQPXRTGC"]}]} </w:instrText>
      </w:r>
      <w:r w:rsidR="005911A8">
        <w:fldChar w:fldCharType="separate"/>
      </w:r>
      <w:r w:rsidR="00AE75FE" w:rsidRPr="00AE75FE">
        <w:rPr>
          <w:rFonts w:ascii="Calibri" w:hAnsi="Calibri"/>
        </w:rPr>
        <w:t>[10]</w:t>
      </w:r>
      <w:r w:rsidR="005911A8">
        <w:fldChar w:fldCharType="end"/>
      </w:r>
      <w:r w:rsidRPr="00C067CE">
        <w:t>, and it is usua</w:t>
      </w:r>
      <w:r w:rsidRPr="00C067CE">
        <w:t>l</w:t>
      </w:r>
      <w:r w:rsidRPr="00C067CE">
        <w:t>ly developed by a small group of people. This</w:t>
      </w:r>
      <w:r w:rsidR="00A649F8">
        <w:t>,</w:t>
      </w:r>
      <w:r w:rsidRPr="00C067CE">
        <w:t xml:space="preserve"> to a degree</w:t>
      </w:r>
      <w:r w:rsidR="00A649F8">
        <w:t>,</w:t>
      </w:r>
      <w:r w:rsidRPr="00C067CE">
        <w:t xml:space="preserve"> motivates the following assum</w:t>
      </w:r>
      <w:r w:rsidRPr="00C067CE">
        <w:t>p</w:t>
      </w:r>
      <w:r w:rsidRPr="00C067CE">
        <w:t xml:space="preserve">tions, as having limited resources, the author had to focus on chosen, more specific aspects of bot development.  </w:t>
      </w:r>
    </w:p>
    <w:p w:rsidR="0020724E" w:rsidRPr="00C067CE" w:rsidRDefault="0020724E" w:rsidP="00AA5A26">
      <w:r>
        <w:rPr>
          <w:rStyle w:val="Odwoaniedokomentarza"/>
          <w:rFonts w:eastAsiaTheme="minorHAnsi"/>
        </w:rPr>
        <w:commentReference w:id="62"/>
      </w:r>
    </w:p>
    <w:p w:rsidR="00AA5A26" w:rsidRPr="00C067CE" w:rsidRDefault="00AA5A26" w:rsidP="00AA5A26">
      <w:pPr>
        <w:pStyle w:val="Nagwek3"/>
      </w:pPr>
      <w:bookmarkStart w:id="63" w:name="_Toc280535732"/>
      <w:r w:rsidRPr="00C067CE">
        <w:t>QASE API</w:t>
      </w:r>
      <w:bookmarkEnd w:id="63"/>
    </w:p>
    <w:p w:rsidR="00AA5A26" w:rsidRPr="00C067CE" w:rsidRDefault="00AA5A26" w:rsidP="00AA5A26">
      <w:r w:rsidRPr="00C067CE">
        <w:t xml:space="preserve">QASE API (described in chapter </w:t>
      </w:r>
      <w:commentRangeStart w:id="64"/>
      <w:r w:rsidRPr="00C067CE">
        <w:t xml:space="preserve">XXX </w:t>
      </w:r>
      <w:commentRangeEnd w:id="64"/>
      <w:r w:rsidRPr="00C067CE">
        <w:rPr>
          <w:rStyle w:val="Odwoaniedokomentarza"/>
        </w:rPr>
        <w:commentReference w:id="64"/>
      </w:r>
      <w:r w:rsidRPr="00C067CE">
        <w:t>) allows development of Quake II bots focu</w:t>
      </w:r>
      <w:r w:rsidRPr="00C067CE">
        <w:t>s</w:t>
      </w:r>
      <w:r w:rsidRPr="00C067CE">
        <w:t xml:space="preserve">ing on AI rather than on game-specific issues like communication with a game server. </w:t>
      </w:r>
    </w:p>
    <w:p w:rsidR="00AA5A26" w:rsidRPr="00C067CE" w:rsidRDefault="00AA5A26" w:rsidP="00AA5A26">
      <w:pPr>
        <w:pStyle w:val="Nagwek3"/>
      </w:pPr>
      <w:bookmarkStart w:id="65" w:name="_Toc280535733"/>
      <w:r w:rsidRPr="00C067CE">
        <w:t>Main focus</w:t>
      </w:r>
      <w:bookmarkEnd w:id="65"/>
    </w:p>
    <w:p w:rsidR="00AA5A26" w:rsidRPr="00C067CE" w:rsidRDefault="00AA5A26" w:rsidP="00AA5A26">
      <w:r w:rsidRPr="00C067CE">
        <w:t xml:space="preserve">It is assumed that this thesis will focus on the combat skills of programmed bots. </w:t>
      </w:r>
    </w:p>
    <w:p w:rsidR="00AA5A26" w:rsidRPr="00C067CE" w:rsidRDefault="00AA5A26" w:rsidP="00AA5A26">
      <w:commentRangeStart w:id="66"/>
      <w:r w:rsidRPr="00C067CE">
        <w:t xml:space="preserve">In the early stage of the work, the author has noticed that it is relatively difficult to evaluate the quality of a particular bot’s navigation or general decision-making skills. At the same time </w:t>
      </w:r>
      <w:r w:rsidRPr="00C067CE">
        <w:lastRenderedPageBreak/>
        <w:t>the evaluation of bot’s combat skills can be quite direct, for instance, by measuring the i</w:t>
      </w:r>
      <w:r w:rsidRPr="00C067CE">
        <w:t>n</w:t>
      </w:r>
      <w:r w:rsidRPr="00C067CE">
        <w:t xml:space="preserve">flicted damage to the opponent. </w:t>
      </w:r>
      <w:commentRangeEnd w:id="66"/>
      <w:r w:rsidR="00234349">
        <w:rPr>
          <w:rStyle w:val="Odwoaniedokomentarza"/>
          <w:rFonts w:eastAsiaTheme="minorHAnsi"/>
        </w:rPr>
        <w:commentReference w:id="66"/>
      </w:r>
    </w:p>
    <w:p w:rsidR="00AA5A26" w:rsidRPr="00C067CE" w:rsidRDefault="00AA5A26" w:rsidP="00AA5A26">
      <w:pPr>
        <w:pStyle w:val="Nagwek2"/>
      </w:pPr>
      <w:bookmarkStart w:id="67" w:name="_Toc280535734"/>
      <w:r w:rsidRPr="00C067CE">
        <w:t>Limitations</w:t>
      </w:r>
      <w:bookmarkEnd w:id="67"/>
    </w:p>
    <w:p w:rsidR="00AA5A26" w:rsidRPr="00C067CE" w:rsidRDefault="00AA5A26" w:rsidP="00AA5A26">
      <w:r w:rsidRPr="00C067CE">
        <w:t>The main limitations of the project are determined by QASE API - all developed bots will be client-side bots.</w:t>
      </w:r>
    </w:p>
    <w:p w:rsidR="00AA5A26" w:rsidRPr="00C067CE" w:rsidRDefault="00AA5A26" w:rsidP="00AA5A26">
      <w:r w:rsidRPr="00C067CE">
        <w:t xml:space="preserve"> Quake II server in order to keep all the clients up to date with the world information sends new messages to each client </w:t>
      </w:r>
      <w:commentRangeStart w:id="68"/>
      <w:r w:rsidRPr="00C067CE">
        <w:t>every 100 milliseconds</w:t>
      </w:r>
      <w:commentRangeEnd w:id="68"/>
      <w:r w:rsidRPr="00C067CE">
        <w:rPr>
          <w:rStyle w:val="Odwoaniedokomentarza"/>
        </w:rPr>
        <w:commentReference w:id="68"/>
      </w:r>
      <w:r w:rsidRPr="00C067CE">
        <w:t>. This creates a delay between bot’s pe</w:t>
      </w:r>
      <w:r w:rsidRPr="00C067CE">
        <w:t>r</w:t>
      </w:r>
      <w:r w:rsidRPr="00C067CE">
        <w:t xml:space="preserve">ception and actions execution. For instance, if bot receives the information about enemy’s position at time </w:t>
      </w:r>
      <w:r w:rsidRPr="00C067CE">
        <w:rPr>
          <w:i/>
        </w:rPr>
        <w:t>t</w:t>
      </w:r>
      <w:r w:rsidRPr="00C067CE">
        <w:t xml:space="preserve">, and decides to shoot at him, the shooting will take effect at time </w:t>
      </w:r>
      <w:r w:rsidRPr="00C067CE">
        <w:rPr>
          <w:i/>
        </w:rPr>
        <w:t>t+1</w:t>
      </w:r>
      <w:r w:rsidRPr="00C067CE">
        <w:t>, at which the enemy may already be at different position.</w:t>
      </w:r>
    </w:p>
    <w:p w:rsidR="00AA5A26" w:rsidRPr="00C067CE" w:rsidRDefault="00AA5A26" w:rsidP="00AA5A26">
      <w:r w:rsidRPr="00C067CE">
        <w:t>On the other hand, a server-side bot may be programmed in such a way that it will react and perceive at the same, from other client’s point of view, time. This gives an important a</w:t>
      </w:r>
      <w:r w:rsidRPr="00C067CE">
        <w:t>d</w:t>
      </w:r>
      <w:r w:rsidRPr="00C067CE">
        <w:t>vantage to a server-side bot.</w:t>
      </w:r>
    </w:p>
    <w:p w:rsidR="00AA5A26" w:rsidRPr="00C067CE" w:rsidRDefault="00AA5A26" w:rsidP="00AA5A26">
      <w:r w:rsidRPr="00C067CE">
        <w:t xml:space="preserve">Another aspect of client-side bots is that the server informs them only about the world in their immediate surroundings, while the server-side bot can have access to full knowledge about the current game state. This includes positions of all the enemies and availability of items even in the most remote parts of the </w:t>
      </w:r>
      <w:commentRangeStart w:id="69"/>
      <w:r w:rsidRPr="00C067CE">
        <w:t xml:space="preserve">map, which again, makes </w:t>
      </w:r>
      <w:commentRangeEnd w:id="69"/>
      <w:r w:rsidRPr="00C067CE">
        <w:rPr>
          <w:rStyle w:val="Odwoaniedokomentarza"/>
        </w:rPr>
        <w:commentReference w:id="69"/>
      </w:r>
      <w:r w:rsidRPr="00C067CE">
        <w:t>it easier for a server-side bot.</w:t>
      </w:r>
    </w:p>
    <w:p w:rsidR="00FB2894" w:rsidRDefault="00AA5A26" w:rsidP="00FB2894">
      <w:r w:rsidRPr="00C067CE">
        <w:t>Although the development of a client-side bot has more constraints, it is worth noticing that from a human player’s point of view the client-side bot may be seen as a more fair opp</w:t>
      </w:r>
      <w:r w:rsidRPr="00C067CE">
        <w:t>o</w:t>
      </w:r>
      <w:r w:rsidRPr="00C067CE">
        <w:t>nent in comparison with a server-side one.</w:t>
      </w:r>
    </w:p>
    <w:p w:rsidR="00FB2894" w:rsidRDefault="00FB2894" w:rsidP="00FB2894">
      <w:r>
        <w:t>Another important limitation is regarding a comparison of developed solution with a third-party agents. QASE API</w:t>
      </w:r>
      <w:r w:rsidR="00115AD7">
        <w:t xml:space="preserve"> is</w:t>
      </w:r>
      <w:r>
        <w:t xml:space="preserve"> technical</w:t>
      </w:r>
      <w:r w:rsidR="00115AD7">
        <w:t>ly</w:t>
      </w:r>
      <w:r>
        <w:t xml:space="preserve"> incompatible with some of popular Quake II bots that could be used for comparison. </w:t>
      </w:r>
      <w:r w:rsidR="00115AD7">
        <w:t xml:space="preserve">To be precise, some of the bots </w:t>
      </w:r>
      <w:r w:rsidR="000F571B">
        <w:t>implemented</w:t>
      </w:r>
      <w:r w:rsidR="00115AD7">
        <w:t xml:space="preserve"> on the server-side are not correctly recognized by QASE API, remaining invisible for every bot that is impl</w:t>
      </w:r>
      <w:r w:rsidR="00115AD7">
        <w:t>e</w:t>
      </w:r>
      <w:r w:rsidR="00115AD7">
        <w:t xml:space="preserve">mented using it. </w:t>
      </w:r>
      <w:r>
        <w:t xml:space="preserve">Fortunately, one of the most popular bots – </w:t>
      </w:r>
      <w:commentRangeStart w:id="70"/>
      <w:r>
        <w:t xml:space="preserve">EraserBot </w:t>
      </w:r>
      <w:commentRangeEnd w:id="70"/>
      <w:r>
        <w:rPr>
          <w:rStyle w:val="Odwoaniedokomentarza"/>
          <w:rFonts w:eastAsiaTheme="minorHAnsi"/>
        </w:rPr>
        <w:commentReference w:id="70"/>
      </w:r>
      <w:r>
        <w:t xml:space="preserve">works without any </w:t>
      </w:r>
      <w:r w:rsidR="00115AD7">
        <w:t xml:space="preserve">known </w:t>
      </w:r>
      <w:r w:rsidR="002A4E74">
        <w:t>issues</w:t>
      </w:r>
      <w:r>
        <w:t xml:space="preserve"> with bots d</w:t>
      </w:r>
      <w:r>
        <w:t>e</w:t>
      </w:r>
      <w:r>
        <w:t xml:space="preserve">veloped </w:t>
      </w:r>
      <w:r w:rsidR="002A4E74">
        <w:t>using</w:t>
      </w:r>
      <w:r>
        <w:t xml:space="preserve"> QASE</w:t>
      </w:r>
      <w:r w:rsidR="00115AD7">
        <w:t xml:space="preserve"> API</w:t>
      </w:r>
      <w:r>
        <w:t>.</w:t>
      </w:r>
    </w:p>
    <w:p w:rsidR="00FB2894" w:rsidRDefault="00FB2894" w:rsidP="00FB2894">
      <w:pPr>
        <w:sectPr w:rsidR="00FB2894" w:rsidSect="003D6691">
          <w:pgSz w:w="11906" w:h="16838"/>
          <w:pgMar w:top="1417" w:right="1417" w:bottom="1417" w:left="1417" w:header="708" w:footer="708" w:gutter="0"/>
          <w:cols w:space="708"/>
          <w:titlePg/>
          <w:docGrid w:linePitch="360"/>
        </w:sectPr>
      </w:pPr>
    </w:p>
    <w:p w:rsidR="002F11D3" w:rsidRPr="00C067CE" w:rsidRDefault="002F11D3" w:rsidP="00AA5A26"/>
    <w:p w:rsidR="002F11D3" w:rsidRDefault="00EC440B" w:rsidP="00A040E2">
      <w:pPr>
        <w:pStyle w:val="Nagwek1"/>
      </w:pPr>
      <w:bookmarkStart w:id="71" w:name="_Toc280535735"/>
      <w:commentRangeStart w:id="72"/>
      <w:r>
        <w:t xml:space="preserve">Developed solutions </w:t>
      </w:r>
      <w:commentRangeEnd w:id="72"/>
      <w:r>
        <w:rPr>
          <w:rStyle w:val="Odwoaniedokomentarza"/>
        </w:rPr>
        <w:commentReference w:id="72"/>
      </w:r>
      <w:bookmarkEnd w:id="71"/>
    </w:p>
    <w:p w:rsidR="002778DE" w:rsidRDefault="002778DE" w:rsidP="002778DE">
      <w:pPr>
        <w:pStyle w:val="Nagwek2"/>
      </w:pPr>
      <w:r>
        <w:t>Introduction</w:t>
      </w:r>
    </w:p>
    <w:p w:rsidR="002778DE" w:rsidRPr="002778DE" w:rsidRDefault="002778DE" w:rsidP="002778DE">
      <w:r>
        <w:t xml:space="preserve">In this chapter </w:t>
      </w:r>
      <w:commentRangeStart w:id="73"/>
      <w:r>
        <w:t>...</w:t>
      </w:r>
      <w:commentRangeEnd w:id="73"/>
      <w:r w:rsidR="00603C9B">
        <w:rPr>
          <w:rStyle w:val="Odwoaniedokomentarza"/>
          <w:rFonts w:eastAsiaTheme="minorHAnsi"/>
        </w:rPr>
        <w:commentReference w:id="73"/>
      </w:r>
    </w:p>
    <w:p w:rsidR="00A040E2" w:rsidRDefault="00A040E2" w:rsidP="00A040E2">
      <w:pPr>
        <w:pStyle w:val="Nagwek2"/>
      </w:pPr>
      <w:bookmarkStart w:id="74" w:name="_Toc280535736"/>
      <w:r>
        <w:t>Reference bot</w:t>
      </w:r>
      <w:bookmarkEnd w:id="74"/>
    </w:p>
    <w:p w:rsidR="0085189E" w:rsidRPr="0085189E" w:rsidRDefault="0085189E" w:rsidP="0085189E">
      <w:r>
        <w:t>The Reference bot is a core part of this work. It has been developed from the scratch ba</w:t>
      </w:r>
      <w:r>
        <w:t>s</w:t>
      </w:r>
      <w:r>
        <w:t xml:space="preserve">ing on the concepts referenced in chapter </w:t>
      </w:r>
      <w:r>
        <w:fldChar w:fldCharType="begin"/>
      </w:r>
      <w:r>
        <w:instrText xml:space="preserve"> REF _Ref280536104 \r \h </w:instrText>
      </w:r>
      <w:r>
        <w:fldChar w:fldCharType="separate"/>
      </w:r>
      <w:r>
        <w:t>2</w:t>
      </w:r>
      <w:r>
        <w:fldChar w:fldCharType="end"/>
      </w:r>
      <w:r>
        <w:t>.  As a name suggests, this bot will be used as a reference to compare</w:t>
      </w:r>
      <w:r w:rsidR="00C445E6">
        <w:t xml:space="preserve"> it’s result</w:t>
      </w:r>
      <w:r>
        <w:t xml:space="preserve"> with other agents.</w:t>
      </w:r>
    </w:p>
    <w:p w:rsidR="00A040E2" w:rsidRDefault="00630F5F" w:rsidP="00A040E2">
      <w:pPr>
        <w:pStyle w:val="Nagwek3"/>
      </w:pPr>
      <w:bookmarkStart w:id="75" w:name="_Toc280535737"/>
      <w:r>
        <w:t>Creating</w:t>
      </w:r>
      <w:r w:rsidR="00A040E2">
        <w:t xml:space="preserve"> a bot </w:t>
      </w:r>
      <w:r>
        <w:t xml:space="preserve">using </w:t>
      </w:r>
      <w:r w:rsidR="00A040E2">
        <w:t>QASE</w:t>
      </w:r>
      <w:bookmarkEnd w:id="75"/>
      <w:r>
        <w:t xml:space="preserve"> API</w:t>
      </w:r>
    </w:p>
    <w:p w:rsidR="00B370D7" w:rsidRPr="00491B19" w:rsidRDefault="003F63FE" w:rsidP="00B370D7">
      <w:r>
        <w:t xml:space="preserve">Using the features mentioned in section </w:t>
      </w:r>
      <w:r>
        <w:fldChar w:fldCharType="begin"/>
      </w:r>
      <w:r>
        <w:instrText xml:space="preserve"> REF _Ref280556580 \r \h </w:instrText>
      </w:r>
      <w:r>
        <w:fldChar w:fldCharType="separate"/>
      </w:r>
      <w:r>
        <w:t>2.4.4</w:t>
      </w:r>
      <w:r>
        <w:fldChar w:fldCharType="end"/>
      </w:r>
      <w:r>
        <w:t xml:space="preserve">, the implementation of the most basic agent is quite straightforward. </w:t>
      </w:r>
      <w:r w:rsidR="00491B19">
        <w:t xml:space="preserve">The QASE API calls the </w:t>
      </w:r>
      <w:r w:rsidR="00491B19" w:rsidRPr="00491B19">
        <w:rPr>
          <w:i/>
        </w:rPr>
        <w:t>runAI</w:t>
      </w:r>
      <w:r w:rsidR="00491B19">
        <w:t xml:space="preserve"> method of our bot implementation, assuring before that the new game state is available. In the </w:t>
      </w:r>
      <w:r w:rsidR="00491B19" w:rsidRPr="00491B19">
        <w:rPr>
          <w:i/>
        </w:rPr>
        <w:t>runAI</w:t>
      </w:r>
      <w:r w:rsidR="00491B19">
        <w:t xml:space="preserve"> procedure itself we can co</w:t>
      </w:r>
      <w:r w:rsidR="00491B19">
        <w:t>n</w:t>
      </w:r>
      <w:r w:rsidR="00491B19">
        <w:t xml:space="preserve">duct necessary computation and set bot movement, firing or any other available action that will be performed in the next </w:t>
      </w:r>
      <w:commentRangeStart w:id="76"/>
      <w:r w:rsidR="00491B19" w:rsidRPr="00491B19">
        <w:t>step</w:t>
      </w:r>
      <w:commentRangeEnd w:id="76"/>
      <w:r w:rsidR="001857CD">
        <w:rPr>
          <w:rStyle w:val="Odwoaniedokomentarza"/>
          <w:rFonts w:eastAsiaTheme="minorHAnsi"/>
        </w:rPr>
        <w:commentReference w:id="76"/>
      </w:r>
      <w:r w:rsidR="00491B19">
        <w:t>.</w:t>
      </w:r>
    </w:p>
    <w:p w:rsidR="00A040E2" w:rsidRDefault="00A040E2" w:rsidP="00A040E2">
      <w:pPr>
        <w:pStyle w:val="Nagwek3"/>
      </w:pPr>
      <w:bookmarkStart w:id="77" w:name="_Toc280535738"/>
      <w:r>
        <w:t>Knowledge representation</w:t>
      </w:r>
      <w:bookmarkEnd w:id="77"/>
    </w:p>
    <w:p w:rsidR="00A040E2" w:rsidRDefault="00A040E2" w:rsidP="00A040E2">
      <w:pPr>
        <w:pStyle w:val="Akapitzlist"/>
        <w:numPr>
          <w:ilvl w:val="3"/>
          <w:numId w:val="2"/>
        </w:numPr>
        <w:ind w:left="1440"/>
        <w:jc w:val="left"/>
      </w:pPr>
      <w:r>
        <w:t>Waypoint Map – how is it created</w:t>
      </w:r>
    </w:p>
    <w:p w:rsidR="00A040E2" w:rsidRDefault="00A040E2" w:rsidP="00A040E2">
      <w:pPr>
        <w:pStyle w:val="Akapitzlist"/>
        <w:numPr>
          <w:ilvl w:val="3"/>
          <w:numId w:val="2"/>
        </w:numPr>
        <w:ind w:left="1440"/>
        <w:jc w:val="left"/>
      </w:pPr>
      <w:r>
        <w:t>Enemy positions – updating them</w:t>
      </w:r>
    </w:p>
    <w:p w:rsidR="00A040E2" w:rsidRDefault="00A040E2" w:rsidP="00A040E2">
      <w:pPr>
        <w:pStyle w:val="Akapitzlist"/>
        <w:numPr>
          <w:ilvl w:val="3"/>
          <w:numId w:val="2"/>
        </w:numPr>
        <w:ind w:left="1440"/>
        <w:jc w:val="left"/>
      </w:pPr>
      <w:r>
        <w:t>Seen entities</w:t>
      </w:r>
    </w:p>
    <w:p w:rsidR="00A040E2" w:rsidRDefault="00A040E2" w:rsidP="00A040E2">
      <w:pPr>
        <w:pStyle w:val="Akapitzlist"/>
        <w:numPr>
          <w:ilvl w:val="3"/>
          <w:numId w:val="2"/>
        </w:numPr>
        <w:ind w:left="1440"/>
        <w:jc w:val="left"/>
      </w:pPr>
      <w:r>
        <w:t>Maybe other stuff from KB</w:t>
      </w:r>
    </w:p>
    <w:p w:rsidR="00A040E2" w:rsidRDefault="00A040E2" w:rsidP="00A040E2">
      <w:pPr>
        <w:pStyle w:val="Nagwek3"/>
      </w:pPr>
      <w:bookmarkStart w:id="78" w:name="_Toc280535739"/>
      <w:r>
        <w:t>The loop</w:t>
      </w:r>
      <w:bookmarkEnd w:id="78"/>
    </w:p>
    <w:p w:rsidR="00A040E2" w:rsidRDefault="00A040E2" w:rsidP="00A040E2">
      <w:pPr>
        <w:pStyle w:val="Akapitzlist"/>
        <w:numPr>
          <w:ilvl w:val="3"/>
          <w:numId w:val="2"/>
        </w:numPr>
        <w:ind w:left="1440"/>
        <w:jc w:val="left"/>
      </w:pPr>
      <w:r>
        <w:t>Update knowledge base</w:t>
      </w:r>
    </w:p>
    <w:p w:rsidR="00A040E2" w:rsidRDefault="00A040E2" w:rsidP="00A040E2">
      <w:pPr>
        <w:pStyle w:val="Akapitzlist"/>
        <w:numPr>
          <w:ilvl w:val="3"/>
          <w:numId w:val="2"/>
        </w:numPr>
        <w:ind w:left="1440"/>
        <w:jc w:val="left"/>
      </w:pPr>
      <w:r>
        <w:t>Establish navigation decision</w:t>
      </w:r>
    </w:p>
    <w:p w:rsidR="00A040E2" w:rsidRDefault="00A040E2" w:rsidP="00A040E2">
      <w:pPr>
        <w:pStyle w:val="Akapitzlist"/>
        <w:numPr>
          <w:ilvl w:val="3"/>
          <w:numId w:val="2"/>
        </w:numPr>
        <w:ind w:left="1440"/>
        <w:jc w:val="left"/>
      </w:pPr>
      <w:r>
        <w:t>Get navigation instructions</w:t>
      </w:r>
    </w:p>
    <w:p w:rsidR="00A040E2" w:rsidRDefault="00A040E2" w:rsidP="00A040E2">
      <w:pPr>
        <w:pStyle w:val="Akapitzlist"/>
        <w:numPr>
          <w:ilvl w:val="3"/>
          <w:numId w:val="2"/>
        </w:numPr>
        <w:ind w:left="1440"/>
        <w:jc w:val="left"/>
      </w:pPr>
      <w:r>
        <w:t>Establish firing decision</w:t>
      </w:r>
    </w:p>
    <w:p w:rsidR="00A040E2" w:rsidRDefault="00A040E2" w:rsidP="00A040E2">
      <w:pPr>
        <w:pStyle w:val="Akapitzlist"/>
        <w:numPr>
          <w:ilvl w:val="3"/>
          <w:numId w:val="2"/>
        </w:numPr>
        <w:ind w:left="1440"/>
        <w:jc w:val="left"/>
      </w:pPr>
      <w:r>
        <w:t>Get firing instructions</w:t>
      </w:r>
    </w:p>
    <w:p w:rsidR="00A040E2" w:rsidRDefault="00A040E2" w:rsidP="00A040E2">
      <w:pPr>
        <w:pStyle w:val="Akapitzlist"/>
        <w:numPr>
          <w:ilvl w:val="3"/>
          <w:numId w:val="2"/>
        </w:numPr>
        <w:ind w:left="1440"/>
        <w:jc w:val="left"/>
      </w:pPr>
      <w:r>
        <w:t>Execute instructions</w:t>
      </w:r>
    </w:p>
    <w:p w:rsidR="00A040E2" w:rsidRDefault="00A040E2" w:rsidP="00A040E2">
      <w:pPr>
        <w:pStyle w:val="Nagwek3"/>
      </w:pPr>
      <w:bookmarkStart w:id="79" w:name="_Toc280535740"/>
      <w:r>
        <w:t>Navigation decision</w:t>
      </w:r>
      <w:bookmarkEnd w:id="79"/>
    </w:p>
    <w:p w:rsidR="00A040E2" w:rsidRDefault="00A040E2" w:rsidP="00A040E2">
      <w:pPr>
        <w:pStyle w:val="Akapitzlist"/>
        <w:numPr>
          <w:ilvl w:val="3"/>
          <w:numId w:val="2"/>
        </w:numPr>
        <w:ind w:left="1440"/>
        <w:jc w:val="left"/>
      </w:pPr>
      <w:r>
        <w:t>When we change it</w:t>
      </w:r>
    </w:p>
    <w:p w:rsidR="00A040E2" w:rsidRDefault="00A040E2" w:rsidP="00A040E2">
      <w:pPr>
        <w:pStyle w:val="Akapitzlist"/>
        <w:numPr>
          <w:ilvl w:val="3"/>
          <w:numId w:val="2"/>
        </w:numPr>
        <w:ind w:left="1440"/>
        <w:jc w:val="left"/>
      </w:pPr>
      <w:r>
        <w:t>Spontaneous decisions</w:t>
      </w:r>
    </w:p>
    <w:p w:rsidR="00A040E2" w:rsidRDefault="00A040E2" w:rsidP="00A040E2">
      <w:pPr>
        <w:pStyle w:val="Akapitzlist"/>
        <w:numPr>
          <w:ilvl w:val="3"/>
          <w:numId w:val="2"/>
        </w:numPr>
        <w:ind w:left="1440"/>
        <w:jc w:val="left"/>
      </w:pPr>
      <w:r>
        <w:t>Entity ranking – weights adjusted by hand</w:t>
      </w:r>
    </w:p>
    <w:p w:rsidR="00A040E2" w:rsidRDefault="00A040E2" w:rsidP="00A040E2">
      <w:pPr>
        <w:pStyle w:val="Akapitzlist"/>
        <w:numPr>
          <w:ilvl w:val="3"/>
          <w:numId w:val="2"/>
        </w:numPr>
        <w:ind w:left="1440"/>
        <w:jc w:val="left"/>
      </w:pPr>
      <w:r>
        <w:t>Sending movement to server</w:t>
      </w:r>
    </w:p>
    <w:p w:rsidR="00A040E2" w:rsidRDefault="00A040E2" w:rsidP="00A040E2">
      <w:pPr>
        <w:pStyle w:val="Nagwek3"/>
      </w:pPr>
      <w:bookmarkStart w:id="80" w:name="_Toc280535741"/>
      <w:r>
        <w:lastRenderedPageBreak/>
        <w:t>Firing decision</w:t>
      </w:r>
      <w:bookmarkEnd w:id="80"/>
    </w:p>
    <w:p w:rsidR="00A040E2" w:rsidRDefault="00A040E2" w:rsidP="00A040E2">
      <w:pPr>
        <w:pStyle w:val="Akapitzlist"/>
        <w:numPr>
          <w:ilvl w:val="3"/>
          <w:numId w:val="2"/>
        </w:numPr>
        <w:ind w:left="1440"/>
        <w:jc w:val="left"/>
      </w:pPr>
      <w:r>
        <w:t>Enemy and weapon choice – weights by hand</w:t>
      </w:r>
    </w:p>
    <w:p w:rsidR="00A040E2" w:rsidRDefault="00A040E2" w:rsidP="00A040E2">
      <w:pPr>
        <w:pStyle w:val="Akapitzlist"/>
        <w:numPr>
          <w:ilvl w:val="3"/>
          <w:numId w:val="2"/>
        </w:numPr>
        <w:ind w:left="1440"/>
        <w:jc w:val="left"/>
      </w:pPr>
      <w:r>
        <w:t>Aiming algorithm</w:t>
      </w:r>
    </w:p>
    <w:p w:rsidR="00A040E2" w:rsidRDefault="00A040E2" w:rsidP="00A040E2">
      <w:pPr>
        <w:pStyle w:val="Akapitzlist"/>
        <w:numPr>
          <w:ilvl w:val="3"/>
          <w:numId w:val="2"/>
        </w:numPr>
        <w:ind w:left="1440"/>
        <w:jc w:val="left"/>
      </w:pPr>
      <w:r>
        <w:t>Sending firing instructions</w:t>
      </w:r>
    </w:p>
    <w:p w:rsidR="00A040E2" w:rsidRDefault="00A040E2" w:rsidP="00A040E2">
      <w:pPr>
        <w:pStyle w:val="Nagwek2"/>
      </w:pPr>
      <w:bookmarkStart w:id="81" w:name="_Toc280535742"/>
      <w:r>
        <w:t>Learn bot</w:t>
      </w:r>
      <w:bookmarkEnd w:id="81"/>
    </w:p>
    <w:p w:rsidR="00A040E2" w:rsidRDefault="00A040E2" w:rsidP="00A040E2">
      <w:pPr>
        <w:pStyle w:val="Akapitzlist"/>
        <w:numPr>
          <w:ilvl w:val="2"/>
          <w:numId w:val="2"/>
        </w:numPr>
        <w:ind w:left="1080" w:hanging="360"/>
        <w:jc w:val="left"/>
      </w:pPr>
      <w:r>
        <w:t>Reference bot + changing the configuration</w:t>
      </w:r>
    </w:p>
    <w:p w:rsidR="00A040E2" w:rsidRDefault="00A040E2" w:rsidP="00A040E2">
      <w:pPr>
        <w:pStyle w:val="Nagwek2"/>
      </w:pPr>
      <w:bookmarkStart w:id="82" w:name="_Toc280535743"/>
      <w:r>
        <w:t>Bot’s launching and debugging application</w:t>
      </w:r>
      <w:bookmarkEnd w:id="82"/>
    </w:p>
    <w:p w:rsidR="00A040E2" w:rsidRDefault="00A040E2" w:rsidP="00A040E2">
      <w:pPr>
        <w:pStyle w:val="Akapitzlist"/>
        <w:numPr>
          <w:ilvl w:val="2"/>
          <w:numId w:val="2"/>
        </w:numPr>
        <w:ind w:left="1080" w:hanging="360"/>
        <w:jc w:val="left"/>
      </w:pPr>
      <w:r>
        <w:t>Launching</w:t>
      </w:r>
    </w:p>
    <w:p w:rsidR="00A040E2" w:rsidRDefault="00A040E2" w:rsidP="00A040E2">
      <w:pPr>
        <w:pStyle w:val="Akapitzlist"/>
        <w:numPr>
          <w:ilvl w:val="2"/>
          <w:numId w:val="2"/>
        </w:numPr>
        <w:ind w:left="1080" w:hanging="360"/>
        <w:jc w:val="left"/>
      </w:pPr>
      <w:r>
        <w:t>Debugging</w:t>
      </w:r>
    </w:p>
    <w:p w:rsidR="00A040E2" w:rsidRDefault="00A040E2" w:rsidP="00A040E2">
      <w:pPr>
        <w:pStyle w:val="Akapitzlist"/>
        <w:numPr>
          <w:ilvl w:val="2"/>
          <w:numId w:val="2"/>
        </w:numPr>
        <w:ind w:left="1080" w:hanging="360"/>
        <w:jc w:val="left"/>
      </w:pPr>
      <w:r>
        <w:t>Experiments ??</w:t>
      </w:r>
    </w:p>
    <w:p w:rsidR="00A040E2" w:rsidRDefault="00A040E2" w:rsidP="00A040E2">
      <w:pPr>
        <w:pStyle w:val="Akapitzlist"/>
        <w:numPr>
          <w:ilvl w:val="2"/>
          <w:numId w:val="2"/>
        </w:numPr>
        <w:ind w:left="1080" w:hanging="360"/>
        <w:jc w:val="left"/>
      </w:pPr>
      <w:r>
        <w:t>Statistics</w:t>
      </w:r>
    </w:p>
    <w:p w:rsidR="00A040E2" w:rsidRDefault="00A040E2">
      <w:pPr>
        <w:ind w:firstLine="0"/>
        <w:jc w:val="left"/>
        <w:rPr>
          <w:smallCaps/>
          <w:spacing w:val="5"/>
          <w:sz w:val="44"/>
          <w:szCs w:val="36"/>
        </w:rPr>
      </w:pPr>
      <w:r>
        <w:br w:type="page"/>
      </w:r>
    </w:p>
    <w:p w:rsidR="00A040E2" w:rsidRDefault="00A040E2" w:rsidP="00A040E2">
      <w:pPr>
        <w:pStyle w:val="Nagwek1"/>
      </w:pPr>
      <w:bookmarkStart w:id="83" w:name="_Toc280535744"/>
      <w:commentRangeStart w:id="84"/>
      <w:r w:rsidRPr="00A040E2">
        <w:lastRenderedPageBreak/>
        <w:t>Experiments</w:t>
      </w:r>
      <w:r>
        <w:t xml:space="preserve"> description</w:t>
      </w:r>
      <w:commentRangeEnd w:id="84"/>
      <w:r>
        <w:rPr>
          <w:rStyle w:val="Odwoaniedokomentarza"/>
        </w:rPr>
        <w:commentReference w:id="84"/>
      </w:r>
      <w:bookmarkEnd w:id="83"/>
    </w:p>
    <w:p w:rsidR="00A040E2" w:rsidRDefault="00A040E2" w:rsidP="00A040E2">
      <w:pPr>
        <w:pStyle w:val="Nagwek2"/>
      </w:pPr>
      <w:bookmarkStart w:id="85" w:name="_Toc280535745"/>
      <w:r>
        <w:t>Reinforcement learning ??</w:t>
      </w:r>
      <w:bookmarkEnd w:id="85"/>
    </w:p>
    <w:p w:rsidR="00A040E2" w:rsidRDefault="00A040E2" w:rsidP="00A040E2">
      <w:pPr>
        <w:pStyle w:val="Nagwek2"/>
      </w:pPr>
      <w:bookmarkStart w:id="86" w:name="_Toc280535746"/>
      <w:r>
        <w:t>Navigation optimization</w:t>
      </w:r>
      <w:bookmarkEnd w:id="86"/>
    </w:p>
    <w:p w:rsidR="00A040E2" w:rsidRDefault="00A040E2" w:rsidP="00A040E2">
      <w:pPr>
        <w:pStyle w:val="Akapitzlist"/>
        <w:numPr>
          <w:ilvl w:val="2"/>
          <w:numId w:val="2"/>
        </w:numPr>
        <w:ind w:left="1080" w:hanging="360"/>
        <w:jc w:val="left"/>
      </w:pPr>
      <w:r>
        <w:t>Experiment desired characteristics</w:t>
      </w:r>
    </w:p>
    <w:p w:rsidR="00005B4E" w:rsidRDefault="00005B4E" w:rsidP="00A040E2">
      <w:pPr>
        <w:pStyle w:val="Akapitzlist"/>
        <w:numPr>
          <w:ilvl w:val="2"/>
          <w:numId w:val="2"/>
        </w:numPr>
        <w:ind w:left="1080" w:hanging="360"/>
        <w:jc w:val="left"/>
      </w:pPr>
      <w:r>
        <w:t>Speeding up the game</w:t>
      </w:r>
    </w:p>
    <w:p w:rsidR="00A040E2" w:rsidRDefault="00A040E2" w:rsidP="00A040E2">
      <w:pPr>
        <w:pStyle w:val="Akapitzlist"/>
        <w:numPr>
          <w:ilvl w:val="2"/>
          <w:numId w:val="2"/>
        </w:numPr>
        <w:ind w:left="1080" w:hanging="360"/>
        <w:jc w:val="left"/>
      </w:pPr>
      <w:r>
        <w:t>Choosing experiment procedure + justification</w:t>
      </w:r>
    </w:p>
    <w:p w:rsidR="00A040E2" w:rsidRDefault="00A040E2" w:rsidP="00A040E2">
      <w:pPr>
        <w:pStyle w:val="Nagwek2"/>
      </w:pPr>
      <w:bookmarkStart w:id="87" w:name="_Toc280535747"/>
      <w:r>
        <w:t>Experiments application</w:t>
      </w:r>
      <w:bookmarkEnd w:id="87"/>
    </w:p>
    <w:p w:rsidR="00A040E2" w:rsidRDefault="00A040E2" w:rsidP="00A040E2">
      <w:pPr>
        <w:pStyle w:val="Akapitzlist"/>
        <w:numPr>
          <w:ilvl w:val="2"/>
          <w:numId w:val="2"/>
        </w:numPr>
        <w:ind w:left="1080" w:hanging="360"/>
        <w:jc w:val="left"/>
      </w:pPr>
      <w:r>
        <w:t>Algorithms chosen and why?</w:t>
      </w:r>
    </w:p>
    <w:p w:rsidR="00A040E2" w:rsidRPr="002F5806" w:rsidRDefault="00A040E2" w:rsidP="00A040E2">
      <w:pPr>
        <w:pStyle w:val="Akapitzlist"/>
        <w:numPr>
          <w:ilvl w:val="2"/>
          <w:numId w:val="2"/>
        </w:numPr>
        <w:ind w:left="1080" w:hanging="360"/>
        <w:jc w:val="left"/>
      </w:pPr>
      <w:r>
        <w:t>GUI description</w:t>
      </w:r>
    </w:p>
    <w:p w:rsidR="00A040E2" w:rsidRDefault="00A040E2">
      <w:pPr>
        <w:ind w:firstLine="0"/>
        <w:jc w:val="left"/>
        <w:rPr>
          <w:smallCaps/>
          <w:spacing w:val="5"/>
          <w:sz w:val="44"/>
          <w:szCs w:val="36"/>
        </w:rPr>
      </w:pPr>
      <w:r>
        <w:br w:type="page"/>
      </w:r>
    </w:p>
    <w:p w:rsidR="00A040E2" w:rsidRDefault="00A040E2" w:rsidP="00A040E2">
      <w:pPr>
        <w:pStyle w:val="Nagwek1"/>
      </w:pPr>
      <w:bookmarkStart w:id="88" w:name="_Toc280535748"/>
      <w:commentRangeStart w:id="89"/>
      <w:r>
        <w:lastRenderedPageBreak/>
        <w:t>Results</w:t>
      </w:r>
      <w:commentRangeEnd w:id="89"/>
      <w:r>
        <w:rPr>
          <w:rStyle w:val="Odwoaniedokomentarza"/>
        </w:rPr>
        <w:commentReference w:id="89"/>
      </w:r>
      <w:bookmarkEnd w:id="88"/>
    </w:p>
    <w:p w:rsidR="00A040E2" w:rsidRDefault="00A040E2" w:rsidP="00A040E2">
      <w:pPr>
        <w:pStyle w:val="Nagwek2"/>
      </w:pPr>
      <w:bookmarkStart w:id="90" w:name="_Toc280535749"/>
      <w:r>
        <w:t>RL ? went bad?</w:t>
      </w:r>
      <w:bookmarkEnd w:id="90"/>
    </w:p>
    <w:p w:rsidR="00A040E2" w:rsidRDefault="00A040E2" w:rsidP="00A040E2">
      <w:pPr>
        <w:pStyle w:val="Nagwek2"/>
      </w:pPr>
      <w:bookmarkStart w:id="91" w:name="_Toc280535750"/>
      <w:r>
        <w:t>Algorithms comparison</w:t>
      </w:r>
      <w:bookmarkEnd w:id="91"/>
    </w:p>
    <w:p w:rsidR="00A040E2" w:rsidRDefault="00A040E2" w:rsidP="00A040E2">
      <w:pPr>
        <w:pStyle w:val="Nagwek2"/>
      </w:pPr>
      <w:bookmarkStart w:id="92" w:name="_Toc280535751"/>
      <w:r>
        <w:t>Performance of found solution</w:t>
      </w:r>
      <w:bookmarkEnd w:id="92"/>
    </w:p>
    <w:p w:rsidR="00A040E2" w:rsidRDefault="00A040E2" w:rsidP="00A040E2">
      <w:pPr>
        <w:pStyle w:val="Akapitzlist"/>
        <w:numPr>
          <w:ilvl w:val="2"/>
          <w:numId w:val="2"/>
        </w:numPr>
        <w:ind w:left="1080" w:hanging="360"/>
        <w:jc w:val="left"/>
      </w:pPr>
      <w:r>
        <w:t>In-game observations</w:t>
      </w:r>
    </w:p>
    <w:p w:rsidR="00A040E2" w:rsidRDefault="00A040E2" w:rsidP="00A040E2">
      <w:pPr>
        <w:pStyle w:val="Akapitzlist"/>
        <w:numPr>
          <w:ilvl w:val="2"/>
          <w:numId w:val="2"/>
        </w:numPr>
        <w:ind w:left="1080" w:hanging="360"/>
        <w:jc w:val="left"/>
      </w:pPr>
      <w:r>
        <w:t>With Eraser bot</w:t>
      </w:r>
    </w:p>
    <w:p w:rsidR="00A040E2" w:rsidRDefault="00A040E2" w:rsidP="00A040E2">
      <w:pPr>
        <w:pStyle w:val="Akapitzlist"/>
        <w:numPr>
          <w:ilvl w:val="2"/>
          <w:numId w:val="2"/>
        </w:numPr>
        <w:ind w:left="1080" w:hanging="360"/>
        <w:jc w:val="left"/>
      </w:pPr>
      <w:r>
        <w:t>With human players</w:t>
      </w:r>
    </w:p>
    <w:p w:rsidR="00A040E2" w:rsidRDefault="00A040E2" w:rsidP="002F11D3">
      <w:pPr>
        <w:sectPr w:rsidR="00A040E2" w:rsidSect="003D6691">
          <w:pgSz w:w="11906" w:h="16838"/>
          <w:pgMar w:top="1417" w:right="1417" w:bottom="1417" w:left="1417" w:header="708" w:footer="708" w:gutter="0"/>
          <w:cols w:space="708"/>
          <w:titlePg/>
          <w:docGrid w:linePitch="360"/>
        </w:sectPr>
      </w:pPr>
    </w:p>
    <w:p w:rsidR="002F11D3" w:rsidRPr="002F11D3" w:rsidRDefault="002F11D3" w:rsidP="002F11D3"/>
    <w:p w:rsidR="00EC440B" w:rsidRDefault="00EC440B" w:rsidP="00EC440B">
      <w:pPr>
        <w:pStyle w:val="Nagwek1"/>
      </w:pPr>
      <w:bookmarkStart w:id="93" w:name="_Toc280535752"/>
      <w:commentRangeStart w:id="94"/>
      <w:r>
        <w:t>Attachments</w:t>
      </w:r>
      <w:commentRangeEnd w:id="94"/>
      <w:r>
        <w:rPr>
          <w:rStyle w:val="Odwoaniedokomentarza"/>
        </w:rPr>
        <w:commentReference w:id="94"/>
      </w:r>
      <w:bookmarkEnd w:id="93"/>
    </w:p>
    <w:p w:rsidR="00AA5A26" w:rsidRPr="00C067CE" w:rsidRDefault="00AA5A26" w:rsidP="00AA5A26"/>
    <w:p w:rsidR="002F11D3" w:rsidRDefault="002F11D3" w:rsidP="009328F8">
      <w:pPr>
        <w:sectPr w:rsidR="002F11D3" w:rsidSect="003D6691">
          <w:pgSz w:w="11906" w:h="16838"/>
          <w:pgMar w:top="1417" w:right="1417" w:bottom="1417" w:left="1417" w:header="708" w:footer="708" w:gutter="0"/>
          <w:cols w:space="708"/>
          <w:titlePg/>
          <w:docGrid w:linePitch="360"/>
        </w:sectPr>
      </w:pPr>
    </w:p>
    <w:p w:rsidR="004275D9" w:rsidRDefault="007F473E" w:rsidP="007F473E">
      <w:pPr>
        <w:pStyle w:val="Nagwek1"/>
      </w:pPr>
      <w:bookmarkStart w:id="95" w:name="_Toc280535753"/>
      <w:r>
        <w:lastRenderedPageBreak/>
        <w:t>Bibliography</w:t>
      </w:r>
      <w:bookmarkEnd w:id="95"/>
    </w:p>
    <w:p w:rsidR="0077797D" w:rsidRPr="0077797D" w:rsidRDefault="0077797D" w:rsidP="00814CA4">
      <w:pPr>
        <w:pStyle w:val="bibliografia"/>
      </w:pPr>
    </w:p>
    <w:p w:rsidR="00AE75FE" w:rsidRPr="00AE75FE" w:rsidRDefault="005911A8">
      <w:pPr>
        <w:widowControl w:val="0"/>
        <w:tabs>
          <w:tab w:val="left" w:pos="504"/>
        </w:tabs>
        <w:autoSpaceDE w:val="0"/>
        <w:autoSpaceDN w:val="0"/>
        <w:adjustRightInd w:val="0"/>
        <w:spacing w:after="0" w:line="240" w:lineRule="auto"/>
        <w:ind w:left="504" w:hanging="504"/>
        <w:rPr>
          <w:rFonts w:cs="Times New Roman"/>
          <w:szCs w:val="24"/>
        </w:rPr>
      </w:pPr>
      <w:r w:rsidRPr="005911A8">
        <w:fldChar w:fldCharType="begin"/>
      </w:r>
      <w:r w:rsidR="00913337">
        <w:instrText xml:space="preserve"> ADDIN ZOTERO_BIBL  </w:instrText>
      </w:r>
      <w:r w:rsidRPr="005911A8">
        <w:fldChar w:fldCharType="separate"/>
      </w:r>
      <w:r w:rsidR="00AE75FE" w:rsidRPr="00AE75FE">
        <w:rPr>
          <w:rFonts w:cs="Times New Roman"/>
          <w:szCs w:val="24"/>
        </w:rPr>
        <w:t>[1]</w:t>
      </w:r>
      <w:r w:rsidR="00AE75FE" w:rsidRPr="00AE75FE">
        <w:rPr>
          <w:rFonts w:cs="Times New Roman"/>
          <w:szCs w:val="24"/>
        </w:rPr>
        <w:tab/>
        <w:t xml:space="preserve">Encyclopaedia Britannica, inc., </w:t>
      </w:r>
      <w:r w:rsidR="00AE75FE" w:rsidRPr="00AE75FE">
        <w:rPr>
          <w:rFonts w:cs="Times New Roman"/>
          <w:i/>
          <w:iCs/>
          <w:szCs w:val="24"/>
        </w:rPr>
        <w:t>The New Encyclopaedia Britannica.</w:t>
      </w:r>
      <w:r w:rsidR="00AE75FE" w:rsidRPr="00AE75FE">
        <w:rPr>
          <w:rFonts w:cs="Times New Roman"/>
          <w:szCs w:val="24"/>
        </w:rPr>
        <w:t>, 15. wyd. Chicago: Encyclopaedia Britannica, 2007.</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2]</w:t>
      </w:r>
      <w:r w:rsidRPr="00AE75FE">
        <w:rPr>
          <w:rFonts w:cs="Times New Roman"/>
          <w:szCs w:val="24"/>
        </w:rPr>
        <w:tab/>
        <w:t>J. Gettler, “The First Video Game?.” [Online]. Available: http://www.bnl.gov/bnlweb/history/higinbotham.asp. [Accessed: 01-Sierpień-2010].</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3]</w:t>
      </w:r>
      <w:r w:rsidRPr="00AE75FE">
        <w:rPr>
          <w:rFonts w:cs="Times New Roman"/>
          <w:szCs w:val="24"/>
        </w:rPr>
        <w:tab/>
        <w:t xml:space="preserve">Entertainment Software Association, </w:t>
      </w:r>
      <w:r w:rsidRPr="00AE75FE">
        <w:rPr>
          <w:rFonts w:cs="Times New Roman"/>
          <w:i/>
          <w:iCs/>
          <w:szCs w:val="24"/>
        </w:rPr>
        <w:t>2009 Sales, demographic and usage data</w:t>
      </w:r>
      <w:r w:rsidRPr="00AE75FE">
        <w:rPr>
          <w:rFonts w:cs="Times New Roman"/>
          <w:szCs w:val="24"/>
        </w:rPr>
        <w:t>. .</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4]</w:t>
      </w:r>
      <w:r w:rsidRPr="00AE75FE">
        <w:rPr>
          <w:rFonts w:cs="Times New Roman"/>
          <w:szCs w:val="24"/>
        </w:rPr>
        <w:tab/>
        <w:t xml:space="preserve">P. Tozour, “The Evolution of Game AI,” in </w:t>
      </w:r>
      <w:r w:rsidRPr="00AE75FE">
        <w:rPr>
          <w:rFonts w:cs="Times New Roman"/>
          <w:i/>
          <w:iCs/>
          <w:szCs w:val="24"/>
        </w:rPr>
        <w:t>AI Game Programming Wisdom</w:t>
      </w:r>
      <w:r w:rsidRPr="00AE75FE">
        <w:rPr>
          <w:rFonts w:cs="Times New Roman"/>
          <w:szCs w:val="24"/>
        </w:rPr>
        <w:t>, 2002.</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5]</w:t>
      </w:r>
      <w:r w:rsidRPr="00AE75FE">
        <w:rPr>
          <w:rFonts w:cs="Times New Roman"/>
          <w:szCs w:val="24"/>
        </w:rPr>
        <w:tab/>
        <w:t xml:space="preserve">B. Gorman, M. Fredriksson, i M. Humphrys, “QUASE: An integrated API for imitation and general AI research in commercial computer games,” </w:t>
      </w:r>
      <w:r w:rsidRPr="00AE75FE">
        <w:rPr>
          <w:rFonts w:cs="Times New Roman"/>
          <w:i/>
          <w:iCs/>
          <w:szCs w:val="24"/>
        </w:rPr>
        <w:t>Proceedings of CGAMES'05 conference</w:t>
      </w:r>
      <w:r w:rsidRPr="00AE75FE">
        <w:rPr>
          <w:rFonts w:cs="Times New Roman"/>
          <w:szCs w:val="24"/>
        </w:rPr>
        <w:t>, 2005.</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6]</w:t>
      </w:r>
      <w:r w:rsidRPr="00AE75FE">
        <w:rPr>
          <w:rFonts w:cs="Times New Roman"/>
          <w:szCs w:val="24"/>
        </w:rPr>
        <w:tab/>
        <w:t xml:space="preserve">P. Hingston, “A Turing Test for Computer Game Bots,” </w:t>
      </w:r>
      <w:r w:rsidRPr="00AE75FE">
        <w:rPr>
          <w:rFonts w:cs="Times New Roman"/>
          <w:i/>
          <w:iCs/>
          <w:szCs w:val="24"/>
        </w:rPr>
        <w:t>IEEE Transactions on Comp</w:t>
      </w:r>
      <w:r w:rsidRPr="00AE75FE">
        <w:rPr>
          <w:rFonts w:cs="Times New Roman"/>
          <w:i/>
          <w:iCs/>
          <w:szCs w:val="24"/>
        </w:rPr>
        <w:t>u</w:t>
      </w:r>
      <w:r w:rsidRPr="00AE75FE">
        <w:rPr>
          <w:rFonts w:cs="Times New Roman"/>
          <w:i/>
          <w:iCs/>
          <w:szCs w:val="24"/>
        </w:rPr>
        <w:t>tational Intelligence and AI in Games</w:t>
      </w:r>
      <w:r w:rsidRPr="00AE75FE">
        <w:rPr>
          <w:rFonts w:cs="Times New Roman"/>
          <w:szCs w:val="24"/>
        </w:rPr>
        <w:t>, t. 1, nr. 3, s. 169-186, 2009.</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7]</w:t>
      </w:r>
      <w:r w:rsidRPr="00AE75FE">
        <w:rPr>
          <w:rFonts w:cs="Times New Roman"/>
          <w:szCs w:val="24"/>
        </w:rPr>
        <w:tab/>
        <w:t>“Botprize contest homepage.” [Online]. Available: http://botprize.org/index.html. [A</w:t>
      </w:r>
      <w:r w:rsidRPr="00AE75FE">
        <w:rPr>
          <w:rFonts w:cs="Times New Roman"/>
          <w:szCs w:val="24"/>
        </w:rPr>
        <w:t>c</w:t>
      </w:r>
      <w:r w:rsidRPr="00AE75FE">
        <w:rPr>
          <w:rFonts w:cs="Times New Roman"/>
          <w:szCs w:val="24"/>
        </w:rPr>
        <w:t>cessed: 07-Sierpień-2010].</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8]</w:t>
      </w:r>
      <w:r w:rsidRPr="00AE75FE">
        <w:rPr>
          <w:rFonts w:cs="Times New Roman"/>
          <w:szCs w:val="24"/>
        </w:rPr>
        <w:tab/>
        <w:t xml:space="preserve">P. Tozour, “First-Person Shooter AI Architecture,” in </w:t>
      </w:r>
      <w:r w:rsidRPr="00AE75FE">
        <w:rPr>
          <w:rFonts w:cs="Times New Roman"/>
          <w:i/>
          <w:iCs/>
          <w:szCs w:val="24"/>
        </w:rPr>
        <w:t>AI Game Programming Wisdom</w:t>
      </w:r>
      <w:r w:rsidRPr="00AE75FE">
        <w:rPr>
          <w:rFonts w:cs="Times New Roman"/>
          <w:szCs w:val="24"/>
        </w:rPr>
        <w:t>, 2002.</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9]</w:t>
      </w:r>
      <w:r w:rsidRPr="00AE75FE">
        <w:rPr>
          <w:rFonts w:cs="Times New Roman"/>
          <w:szCs w:val="24"/>
        </w:rPr>
        <w:tab/>
        <w:t>J. van Waveren, “The Quake III Arena Bot,” Delft University of Tehchnology, 2001.</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0]</w:t>
      </w:r>
      <w:r w:rsidRPr="00AE75FE">
        <w:rPr>
          <w:rFonts w:cs="Times New Roman"/>
          <w:szCs w:val="24"/>
        </w:rPr>
        <w:tab/>
        <w:t xml:space="preserve">R. Straatman, W. van der Sterren, i A. Beij, </w:t>
      </w:r>
      <w:r w:rsidRPr="00AE75FE">
        <w:rPr>
          <w:rFonts w:cs="Times New Roman"/>
          <w:i/>
          <w:iCs/>
          <w:szCs w:val="24"/>
        </w:rPr>
        <w:t>Killzone's AI: dynamic procedural combat tactics</w:t>
      </w:r>
      <w:r w:rsidRPr="00AE75FE">
        <w:rPr>
          <w:rFonts w:cs="Times New Roman"/>
          <w:szCs w:val="24"/>
        </w:rPr>
        <w:t>. Amsterdam: Guerilla Games, 2005.</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1]</w:t>
      </w:r>
      <w:r w:rsidRPr="00AE75FE">
        <w:rPr>
          <w:rFonts w:cs="Times New Roman"/>
          <w:szCs w:val="24"/>
        </w:rPr>
        <w:tab/>
        <w:t>D. H. Hale, G. M. Youngblood, i N. S. Ketkar, “Using Intelligent Agents to Build Nav</w:t>
      </w:r>
      <w:r w:rsidRPr="00AE75FE">
        <w:rPr>
          <w:rFonts w:cs="Times New Roman"/>
          <w:szCs w:val="24"/>
        </w:rPr>
        <w:t>i</w:t>
      </w:r>
      <w:r w:rsidRPr="00AE75FE">
        <w:rPr>
          <w:rFonts w:cs="Times New Roman"/>
          <w:szCs w:val="24"/>
        </w:rPr>
        <w:t>gation Meshes,” 2010.</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2]</w:t>
      </w:r>
      <w:r w:rsidRPr="00AE75FE">
        <w:rPr>
          <w:rFonts w:cs="Times New Roman"/>
          <w:szCs w:val="24"/>
        </w:rPr>
        <w:tab/>
        <w:t xml:space="preserve">P. Tozour, “Building a Near-Optimal Navigation Mesh,” in </w:t>
      </w:r>
      <w:r w:rsidRPr="00AE75FE">
        <w:rPr>
          <w:rFonts w:cs="Times New Roman"/>
          <w:i/>
          <w:iCs/>
          <w:szCs w:val="24"/>
        </w:rPr>
        <w:t>AI Game Programming Wisdom</w:t>
      </w:r>
      <w:r w:rsidRPr="00AE75FE">
        <w:rPr>
          <w:rFonts w:cs="Times New Roman"/>
          <w:szCs w:val="24"/>
        </w:rPr>
        <w:t>, 2002.</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3]</w:t>
      </w:r>
      <w:r w:rsidRPr="00AE75FE">
        <w:rPr>
          <w:rFonts w:cs="Times New Roman"/>
          <w:szCs w:val="24"/>
        </w:rPr>
        <w:tab/>
        <w:t xml:space="preserve">C. Alavala i ebrary, Inc., </w:t>
      </w:r>
      <w:r w:rsidRPr="00AE75FE">
        <w:rPr>
          <w:rFonts w:cs="Times New Roman"/>
          <w:i/>
          <w:iCs/>
          <w:szCs w:val="24"/>
        </w:rPr>
        <w:t>Fuzzy logic and neural networks basic concepts and applic</w:t>
      </w:r>
      <w:r w:rsidRPr="00AE75FE">
        <w:rPr>
          <w:rFonts w:cs="Times New Roman"/>
          <w:i/>
          <w:iCs/>
          <w:szCs w:val="24"/>
        </w:rPr>
        <w:t>a</w:t>
      </w:r>
      <w:r w:rsidRPr="00AE75FE">
        <w:rPr>
          <w:rFonts w:cs="Times New Roman"/>
          <w:i/>
          <w:iCs/>
          <w:szCs w:val="24"/>
        </w:rPr>
        <w:t>tion</w:t>
      </w:r>
      <w:r w:rsidRPr="00AE75FE">
        <w:rPr>
          <w:rFonts w:cs="Times New Roman"/>
          <w:szCs w:val="24"/>
        </w:rPr>
        <w:t>. New Delhi :: New Age International (P) Ltd., Publishers,</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4]</w:t>
      </w:r>
      <w:r w:rsidRPr="00AE75FE">
        <w:rPr>
          <w:rFonts w:cs="Times New Roman"/>
          <w:szCs w:val="24"/>
        </w:rPr>
        <w:tab/>
        <w:t xml:space="preserve">M. Zarozinski, “An Open-Source Fuzzy Logic Library,” in </w:t>
      </w:r>
      <w:r w:rsidRPr="00AE75FE">
        <w:rPr>
          <w:rFonts w:cs="Times New Roman"/>
          <w:i/>
          <w:iCs/>
          <w:szCs w:val="24"/>
        </w:rPr>
        <w:t>AI Game Programming Wi</w:t>
      </w:r>
      <w:r w:rsidRPr="00AE75FE">
        <w:rPr>
          <w:rFonts w:cs="Times New Roman"/>
          <w:i/>
          <w:iCs/>
          <w:szCs w:val="24"/>
        </w:rPr>
        <w:t>s</w:t>
      </w:r>
      <w:r w:rsidRPr="00AE75FE">
        <w:rPr>
          <w:rFonts w:cs="Times New Roman"/>
          <w:i/>
          <w:iCs/>
          <w:szCs w:val="24"/>
        </w:rPr>
        <w:t>dom</w:t>
      </w:r>
      <w:r w:rsidRPr="00AE75FE">
        <w:rPr>
          <w:rFonts w:cs="Times New Roman"/>
          <w:szCs w:val="24"/>
        </w:rPr>
        <w:t>, 2002.</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5]</w:t>
      </w:r>
      <w:r w:rsidRPr="00AE75FE">
        <w:rPr>
          <w:rFonts w:cs="Times New Roman"/>
          <w:szCs w:val="24"/>
        </w:rPr>
        <w:tab/>
        <w:t xml:space="preserve">M. DeLoura, </w:t>
      </w:r>
      <w:r w:rsidRPr="00AE75FE">
        <w:rPr>
          <w:rFonts w:cs="Times New Roman"/>
          <w:i/>
          <w:iCs/>
          <w:szCs w:val="24"/>
        </w:rPr>
        <w:t>Game programming gems 2</w:t>
      </w:r>
      <w:r w:rsidRPr="00AE75FE">
        <w:rPr>
          <w:rFonts w:cs="Times New Roman"/>
          <w:szCs w:val="24"/>
        </w:rPr>
        <w:t>. Hingham  Mass.: Charles River Media, 2001.</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6]</w:t>
      </w:r>
      <w:r w:rsidRPr="00AE75FE">
        <w:rPr>
          <w:rFonts w:cs="Times New Roman"/>
          <w:szCs w:val="24"/>
        </w:rPr>
        <w:tab/>
        <w:t>Generation5, “Interview with Jeff Hannan,” 2001. [Online]. Available: http://www.generation5.org/content/2001/hannan.asp. [Accessed: 19-Sierpień-2010].</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7]</w:t>
      </w:r>
      <w:r w:rsidRPr="00AE75FE">
        <w:rPr>
          <w:rFonts w:cs="Times New Roman"/>
          <w:szCs w:val="24"/>
        </w:rPr>
        <w:tab/>
        <w:t xml:space="preserve">J. Manslow, “Learning and Adaptation,” in </w:t>
      </w:r>
      <w:r w:rsidRPr="00AE75FE">
        <w:rPr>
          <w:rFonts w:cs="Times New Roman"/>
          <w:i/>
          <w:iCs/>
          <w:szCs w:val="24"/>
        </w:rPr>
        <w:t>AI Game Programming Wisdom</w:t>
      </w:r>
      <w:r w:rsidRPr="00AE75FE">
        <w:rPr>
          <w:rFonts w:cs="Times New Roman"/>
          <w:szCs w:val="24"/>
        </w:rPr>
        <w:t>, 2002.</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8]</w:t>
      </w:r>
      <w:r w:rsidRPr="00AE75FE">
        <w:rPr>
          <w:rFonts w:cs="Times New Roman"/>
          <w:szCs w:val="24"/>
        </w:rPr>
        <w:tab/>
        <w:t>“Id Software: History.” [Online]. Available: http://www.idsoftware.com/business/history/. [Accessed: 19-Grudzień-2010].</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9]</w:t>
      </w:r>
      <w:r w:rsidRPr="00AE75FE">
        <w:rPr>
          <w:rFonts w:cs="Times New Roman"/>
          <w:szCs w:val="24"/>
        </w:rPr>
        <w:tab/>
        <w:t xml:space="preserve">C. D. Harvey, F. Collman, D. A. Dombeck, i D. W. Tank, “Intracellular dynamics of hippocampal place cells during virtual navigation,” </w:t>
      </w:r>
      <w:r w:rsidRPr="00AE75FE">
        <w:rPr>
          <w:rFonts w:cs="Times New Roman"/>
          <w:i/>
          <w:iCs/>
          <w:szCs w:val="24"/>
        </w:rPr>
        <w:t>Nature</w:t>
      </w:r>
      <w:r w:rsidRPr="00AE75FE">
        <w:rPr>
          <w:rFonts w:cs="Times New Roman"/>
          <w:szCs w:val="24"/>
        </w:rPr>
        <w:t>, nr. 461, s. 941-946, Październik. 2009.</w:t>
      </w:r>
    </w:p>
    <w:p w:rsidR="007F473E" w:rsidRPr="007F473E" w:rsidRDefault="005911A8" w:rsidP="00814CA4">
      <w:pPr>
        <w:pStyle w:val="bibliografia"/>
      </w:pPr>
      <w:r>
        <w:fldChar w:fldCharType="end"/>
      </w:r>
    </w:p>
    <w:sectPr w:rsidR="007F473E" w:rsidRPr="007F473E"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Piotr Gwizdała" w:date="2010-08-08T13:17:00Z" w:initials="PG">
    <w:p w:rsidR="008A2845" w:rsidRPr="002E363C" w:rsidRDefault="008A2845">
      <w:pPr>
        <w:pStyle w:val="Tekstkomentarza"/>
        <w:rPr>
          <w:lang w:val="pl-PL"/>
        </w:rPr>
      </w:pPr>
      <w:r>
        <w:rPr>
          <w:rStyle w:val="Odwoaniedokomentarza"/>
        </w:rPr>
        <w:annotationRef/>
      </w:r>
      <w:r w:rsidRPr="002E363C">
        <w:rPr>
          <w:lang w:val="pl-PL"/>
        </w:rPr>
        <w:t>Napisać jeszcze raz!</w:t>
      </w:r>
    </w:p>
  </w:comment>
  <w:comment w:id="8" w:author="Piotr Gwizdała" w:date="2010-08-08T02:13:00Z" w:initials="PG">
    <w:p w:rsidR="008A2845" w:rsidRPr="00046269" w:rsidRDefault="008A2845" w:rsidP="009328F8">
      <w:pPr>
        <w:pStyle w:val="Tekstkomentarza"/>
        <w:rPr>
          <w:lang w:val="pl-PL"/>
        </w:rPr>
      </w:pPr>
      <w:r>
        <w:rPr>
          <w:rStyle w:val="Odwoaniedokomentarza"/>
        </w:rPr>
        <w:annotationRef/>
      </w:r>
      <w:r w:rsidRPr="00046269">
        <w:rPr>
          <w:lang w:val="pl-PL"/>
        </w:rPr>
        <w:t>Uzupełnić na po</w:t>
      </w:r>
      <w:r w:rsidRPr="00046269">
        <w:rPr>
          <w:lang w:val="pl-PL"/>
        </w:rPr>
        <w:t>d</w:t>
      </w:r>
      <w:r w:rsidRPr="00046269">
        <w:rPr>
          <w:lang w:val="pl-PL"/>
        </w:rPr>
        <w:t>stawie rozdziału 1.</w:t>
      </w:r>
    </w:p>
  </w:comment>
  <w:comment w:id="9" w:author="Piotr Gwizdała" w:date="2010-12-19T10:19:00Z" w:initials="PG">
    <w:p w:rsidR="008A2845" w:rsidRDefault="008A2845">
      <w:pPr>
        <w:pStyle w:val="Tekstkomentarza"/>
      </w:pPr>
      <w:r>
        <w:rPr>
          <w:rStyle w:val="Odwoaniedokomentarza"/>
        </w:rPr>
        <w:annotationRef/>
      </w:r>
      <w:r>
        <w:t>NOT</w:t>
      </w:r>
    </w:p>
  </w:comment>
  <w:comment w:id="13" w:author="Piotr Gwizdała" w:date="2010-08-08T02:13:00Z" w:initials="PG">
    <w:p w:rsidR="008A2845" w:rsidRPr="00046269" w:rsidRDefault="008A2845" w:rsidP="009328F8">
      <w:pPr>
        <w:pStyle w:val="Tekstkomentarza"/>
        <w:rPr>
          <w:lang w:val="pl-PL"/>
        </w:rPr>
      </w:pPr>
      <w:r>
        <w:rPr>
          <w:rStyle w:val="Odwoaniedokomentarza"/>
        </w:rPr>
        <w:annotationRef/>
      </w:r>
      <w:r w:rsidRPr="00046269">
        <w:rPr>
          <w:lang w:val="pl-PL"/>
        </w:rPr>
        <w:t>Napisać we wstępie o tym czym jest Game AI, bo tutaj tego nie ma</w:t>
      </w:r>
    </w:p>
  </w:comment>
  <w:comment w:id="14" w:author="Piotr Gwizdała" w:date="2010-12-19T10:20:00Z" w:initials="PG">
    <w:p w:rsidR="008A2845" w:rsidRDefault="008A2845">
      <w:pPr>
        <w:pStyle w:val="Tekstkomentarza"/>
      </w:pPr>
      <w:r>
        <w:rPr>
          <w:rStyle w:val="Odwoaniedokomentarza"/>
        </w:rPr>
        <w:annotationRef/>
      </w:r>
      <w:r>
        <w:t>Use line: view from the eyes of the character the player controls</w:t>
      </w:r>
    </w:p>
  </w:comment>
  <w:comment w:id="15" w:author="Piotr Gwizdała" w:date="2010-08-08T02:13:00Z" w:initials="PG">
    <w:p w:rsidR="008A2845" w:rsidRPr="00046269" w:rsidRDefault="008A2845" w:rsidP="009328F8">
      <w:pPr>
        <w:pStyle w:val="Tekstkomentarza"/>
        <w:rPr>
          <w:lang w:val="pl-PL"/>
        </w:rPr>
      </w:pPr>
      <w:r>
        <w:rPr>
          <w:rStyle w:val="Odwoaniedokomentarza"/>
        </w:rPr>
        <w:annotationRef/>
      </w:r>
      <w:r w:rsidRPr="00046269">
        <w:rPr>
          <w:lang w:val="pl-PL"/>
        </w:rPr>
        <w:t>Wywalić to?</w:t>
      </w:r>
    </w:p>
  </w:comment>
  <w:comment w:id="16" w:author="Piotr Gwizdała" w:date="2010-12-19T10:26:00Z" w:initials="PG">
    <w:p w:rsidR="008A2845" w:rsidRPr="00234349" w:rsidRDefault="008A2845">
      <w:pPr>
        <w:pStyle w:val="Tekstkomentarza"/>
        <w:rPr>
          <w:lang w:val="pl-PL"/>
        </w:rPr>
      </w:pPr>
      <w:r>
        <w:rPr>
          <w:rStyle w:val="Odwoaniedokomentarza"/>
        </w:rPr>
        <w:annotationRef/>
      </w:r>
      <w:r w:rsidRPr="00234349">
        <w:rPr>
          <w:lang w:val="pl-PL"/>
        </w:rPr>
        <w:t>Czyżby? Mogą być lepsze, ale nie są bardziej inteligentne!</w:t>
      </w:r>
    </w:p>
  </w:comment>
  <w:comment w:id="17" w:author="Piotr Gwizdała" w:date="2010-08-08T02:13:00Z" w:initials="PG">
    <w:p w:rsidR="008A2845" w:rsidRPr="00046269" w:rsidRDefault="008A2845" w:rsidP="009328F8">
      <w:pPr>
        <w:pStyle w:val="Tekstkomentarza"/>
        <w:rPr>
          <w:lang w:val="pl-PL"/>
        </w:rPr>
      </w:pPr>
      <w:r>
        <w:rPr>
          <w:rStyle w:val="Odwoaniedokomentarza"/>
        </w:rPr>
        <w:annotationRef/>
      </w:r>
      <w:r w:rsidRPr="00046269">
        <w:rPr>
          <w:lang w:val="pl-PL"/>
        </w:rPr>
        <w:t>Wyjaśnić dokła</w:t>
      </w:r>
      <w:r w:rsidRPr="00046269">
        <w:rPr>
          <w:lang w:val="pl-PL"/>
        </w:rPr>
        <w:t>d</w:t>
      </w:r>
      <w:r w:rsidRPr="00046269">
        <w:rPr>
          <w:lang w:val="pl-PL"/>
        </w:rPr>
        <w:t>niej?</w:t>
      </w:r>
    </w:p>
  </w:comment>
  <w:comment w:id="18" w:author="Piotr Gwizdała" w:date="2010-12-19T10:27:00Z" w:initials="PG">
    <w:p w:rsidR="008A2845" w:rsidRPr="00234349" w:rsidRDefault="008A2845">
      <w:pPr>
        <w:pStyle w:val="Tekstkomentarza"/>
        <w:rPr>
          <w:lang w:val="pl-PL"/>
        </w:rPr>
      </w:pPr>
      <w:r>
        <w:rPr>
          <w:rStyle w:val="Odwoaniedokomentarza"/>
        </w:rPr>
        <w:annotationRef/>
      </w:r>
      <w:r w:rsidRPr="00234349">
        <w:rPr>
          <w:lang w:val="pl-PL"/>
        </w:rPr>
        <w:t>Do I need it?</w:t>
      </w:r>
    </w:p>
  </w:comment>
  <w:comment w:id="20" w:author="Piotr Gwizdała" w:date="2010-08-08T02:13:00Z" w:initials="PG">
    <w:p w:rsidR="008A2845" w:rsidRPr="00046269" w:rsidRDefault="008A2845" w:rsidP="009328F8">
      <w:pPr>
        <w:pStyle w:val="Tekstkomentarza"/>
        <w:rPr>
          <w:lang w:val="pl-PL"/>
        </w:rPr>
      </w:pPr>
      <w:r>
        <w:rPr>
          <w:rStyle w:val="Odwoaniedokomentarza"/>
        </w:rPr>
        <w:annotationRef/>
      </w:r>
      <w:r w:rsidRPr="00046269">
        <w:rPr>
          <w:lang w:val="pl-PL"/>
        </w:rPr>
        <w:t>Skasować czy zostawić?</w:t>
      </w:r>
    </w:p>
  </w:comment>
  <w:comment w:id="25" w:author="Piotr Gwizdała" w:date="2010-08-08T13:36:00Z" w:initials="PG">
    <w:p w:rsidR="008A2845" w:rsidRDefault="008A2845">
      <w:pPr>
        <w:pStyle w:val="Tekstkomentarza"/>
      </w:pPr>
      <w:r>
        <w:rPr>
          <w:rStyle w:val="Odwoaniedokomentarza"/>
        </w:rPr>
        <w:annotationRef/>
      </w:r>
      <w:r>
        <w:t>Add figures with examples of waypoint map and navmesh?</w:t>
      </w:r>
    </w:p>
  </w:comment>
  <w:comment w:id="26" w:author="Piotr Gwizdała" w:date="2010-08-08T02:13:00Z" w:initials="PG">
    <w:p w:rsidR="008A2845" w:rsidRPr="00050FB8" w:rsidRDefault="008A2845" w:rsidP="009328F8">
      <w:pPr>
        <w:pStyle w:val="Tekstkomentarza"/>
      </w:pPr>
      <w:r>
        <w:rPr>
          <w:rStyle w:val="Odwoaniedokomentarza"/>
        </w:rPr>
        <w:annotationRef/>
      </w:r>
      <w:r w:rsidRPr="00050FB8">
        <w:t xml:space="preserve">ALT: </w:t>
      </w:r>
      <w:r w:rsidRPr="00050FB8">
        <w:br/>
      </w:r>
      <w:r>
        <w:t>If the waypoint map is not changing during a game, the shortest paths can be computed before the game using, for instance, Floyd’s algorithm. However, if the game is dynamic and an obstacle may appear, removing an edge from a waypoint map graph, an A* algorithm is usually used.</w:t>
      </w:r>
    </w:p>
  </w:comment>
  <w:comment w:id="27" w:author="Piotr Gwizdała" w:date="2010-08-08T02:13:00Z" w:initials="PG">
    <w:p w:rsidR="008A2845" w:rsidRPr="00046269" w:rsidRDefault="008A2845" w:rsidP="009328F8">
      <w:pPr>
        <w:pStyle w:val="Tekstkomentarza"/>
        <w:rPr>
          <w:lang w:val="pl-PL"/>
        </w:rPr>
      </w:pPr>
      <w:r>
        <w:rPr>
          <w:rStyle w:val="Odwoaniedokomentarza"/>
        </w:rPr>
        <w:annotationRef/>
      </w:r>
      <w:r w:rsidRPr="00046269">
        <w:rPr>
          <w:lang w:val="pl-PL"/>
        </w:rPr>
        <w:t>Czy chcę to uja</w:t>
      </w:r>
      <w:r w:rsidRPr="00046269">
        <w:rPr>
          <w:lang w:val="pl-PL"/>
        </w:rPr>
        <w:t>w</w:t>
      </w:r>
      <w:r w:rsidRPr="00046269">
        <w:rPr>
          <w:lang w:val="pl-PL"/>
        </w:rPr>
        <w:t>niać korzystając później z waypoint map?</w:t>
      </w:r>
    </w:p>
  </w:comment>
  <w:comment w:id="30" w:author="Piotr Gwizdała" w:date="2010-08-08T14:57:00Z" w:initials="PG">
    <w:p w:rsidR="008A2845" w:rsidRPr="008605D1" w:rsidRDefault="008A2845">
      <w:pPr>
        <w:pStyle w:val="Tekstkomentarza"/>
        <w:rPr>
          <w:lang w:val="pl-PL"/>
        </w:rPr>
      </w:pPr>
      <w:r>
        <w:rPr>
          <w:rStyle w:val="Odwoaniedokomentarza"/>
        </w:rPr>
        <w:annotationRef/>
      </w:r>
      <w:r w:rsidRPr="008605D1">
        <w:rPr>
          <w:lang w:val="pl-PL"/>
        </w:rPr>
        <w:t>Coś więcej? Indukcja FSM-ów?</w:t>
      </w:r>
    </w:p>
  </w:comment>
  <w:comment w:id="32" w:author="Piotr Gwizdała" w:date="2010-12-19T10:44:00Z" w:initials="PG">
    <w:p w:rsidR="008A2845" w:rsidRPr="00E35170" w:rsidRDefault="008A2845">
      <w:pPr>
        <w:pStyle w:val="Tekstkomentarza"/>
        <w:rPr>
          <w:lang w:val="pl-PL"/>
        </w:rPr>
      </w:pPr>
      <w:r>
        <w:rPr>
          <w:rStyle w:val="Odwoaniedokomentarza"/>
        </w:rPr>
        <w:annotationRef/>
      </w:r>
      <w:r w:rsidRPr="00E35170">
        <w:rPr>
          <w:lang w:val="pl-PL"/>
        </w:rPr>
        <w:t>Czy nie potrzeba więcej / mniej do zrozumienia mojego nav module?</w:t>
      </w:r>
    </w:p>
    <w:p w:rsidR="008A2845" w:rsidRPr="00E35170" w:rsidRDefault="008A2845" w:rsidP="00E35170">
      <w:pPr>
        <w:pStyle w:val="Tekstkomentarza"/>
        <w:ind w:firstLine="0"/>
        <w:rPr>
          <w:lang w:val="pl-PL"/>
        </w:rPr>
      </w:pPr>
    </w:p>
  </w:comment>
  <w:comment w:id="34" w:author="Piotr Gwizdała" w:date="2010-08-19T20:03:00Z" w:initials="PG">
    <w:p w:rsidR="008A2845" w:rsidRPr="00A85460" w:rsidRDefault="008A2845">
      <w:pPr>
        <w:pStyle w:val="Tekstkomentarza"/>
        <w:rPr>
          <w:lang w:val="pl-PL"/>
        </w:rPr>
      </w:pPr>
      <w:r>
        <w:rPr>
          <w:rStyle w:val="Odwoaniedokomentarza"/>
        </w:rPr>
        <w:annotationRef/>
      </w:r>
      <w:r w:rsidRPr="00A85460">
        <w:rPr>
          <w:lang w:val="pl-PL"/>
        </w:rPr>
        <w:t>Rozwinąć czy usunąć?</w:t>
      </w:r>
    </w:p>
  </w:comment>
  <w:comment w:id="36" w:author="Piotr Gwizdała" w:date="2010-12-18T23:45:00Z" w:initials="PG">
    <w:p w:rsidR="008A2845" w:rsidRPr="0044790A" w:rsidRDefault="008A2845">
      <w:pPr>
        <w:pStyle w:val="Tekstkomentarza"/>
        <w:rPr>
          <w:lang w:val="pl-PL"/>
        </w:rPr>
      </w:pPr>
      <w:r>
        <w:rPr>
          <w:rStyle w:val="Odwoaniedokomentarza"/>
        </w:rPr>
        <w:annotationRef/>
      </w:r>
      <w:r w:rsidRPr="0044790A">
        <w:rPr>
          <w:lang w:val="pl-PL"/>
        </w:rPr>
        <w:t>CZY RACZEJ NIE BEDZIE OPTYMALIZACJA TY</w:t>
      </w:r>
      <w:r w:rsidRPr="0044790A">
        <w:rPr>
          <w:lang w:val="pl-PL"/>
        </w:rPr>
        <w:t>L</w:t>
      </w:r>
      <w:r w:rsidRPr="0044790A">
        <w:rPr>
          <w:lang w:val="pl-PL"/>
        </w:rPr>
        <w:t>KO?</w:t>
      </w:r>
    </w:p>
  </w:comment>
  <w:comment w:id="38" w:author="Piotr Gwizdała" w:date="2010-08-19T22:18:00Z" w:initials="PG">
    <w:p w:rsidR="008A2845" w:rsidRPr="00C26CAF" w:rsidRDefault="008A2845">
      <w:pPr>
        <w:pStyle w:val="Tekstkomentarza"/>
        <w:rPr>
          <w:lang w:val="pl-PL"/>
        </w:rPr>
      </w:pPr>
      <w:r>
        <w:rPr>
          <w:rStyle w:val="Odwoaniedokomentarza"/>
        </w:rPr>
        <w:annotationRef/>
      </w:r>
      <w:r w:rsidRPr="00C26CAF">
        <w:rPr>
          <w:lang w:val="pl-PL"/>
        </w:rPr>
        <w:t>Inny tytul sekcji</w:t>
      </w:r>
    </w:p>
  </w:comment>
  <w:comment w:id="39" w:author="Piotr Gwizdała" w:date="2010-08-19T20:22:00Z" w:initials="PG">
    <w:p w:rsidR="008A2845" w:rsidRPr="00A85460" w:rsidRDefault="008A2845" w:rsidP="00A85460">
      <w:pPr>
        <w:pStyle w:val="Tekstkomentarza"/>
        <w:ind w:firstLine="0"/>
        <w:rPr>
          <w:lang w:val="pl-PL"/>
        </w:rPr>
      </w:pPr>
      <w:r>
        <w:rPr>
          <w:rStyle w:val="Odwoaniedokomentarza"/>
        </w:rPr>
        <w:annotationRef/>
      </w:r>
      <w:r w:rsidRPr="00A85460">
        <w:rPr>
          <w:lang w:val="pl-PL"/>
        </w:rPr>
        <w:t>Rozwinąć to co w intro było</w:t>
      </w:r>
    </w:p>
  </w:comment>
  <w:comment w:id="41" w:author="Piotr Gwizdała" w:date="2010-12-18T22:59:00Z" w:initials="PG">
    <w:p w:rsidR="008A2845" w:rsidRDefault="008A2845">
      <w:pPr>
        <w:pStyle w:val="Tekstkomentarza"/>
      </w:pPr>
      <w:r>
        <w:rPr>
          <w:rStyle w:val="Odwoaniedokomentarza"/>
        </w:rPr>
        <w:annotationRef/>
      </w:r>
      <w:r>
        <w:t>Remind what is the goal in our case</w:t>
      </w:r>
    </w:p>
  </w:comment>
  <w:comment w:id="42" w:author="Piotr Gwizdała" w:date="2010-12-18T23:00:00Z" w:initials="PG">
    <w:p w:rsidR="008A2845" w:rsidRDefault="008A2845">
      <w:pPr>
        <w:pStyle w:val="Tekstkomentarza"/>
      </w:pPr>
      <w:r>
        <w:rPr>
          <w:rStyle w:val="Odwoaniedokomentarza"/>
        </w:rPr>
        <w:annotationRef/>
      </w:r>
      <w:r>
        <w:t>More? Reform</w:t>
      </w:r>
      <w:r>
        <w:t>u</w:t>
      </w:r>
      <w:r>
        <w:t>latE?</w:t>
      </w:r>
    </w:p>
  </w:comment>
  <w:comment w:id="47" w:author="Piotr Gwizdała" w:date="2010-12-19T18:04:00Z" w:initials="PG">
    <w:p w:rsidR="00496B32" w:rsidRDefault="00496B32">
      <w:pPr>
        <w:pStyle w:val="Tekstkomentarza"/>
      </w:pPr>
      <w:r>
        <w:rPr>
          <w:rStyle w:val="Odwoaniedokomentarza"/>
        </w:rPr>
        <w:annotationRef/>
      </w:r>
      <w:r>
        <w:t>BotPrice refe</w:t>
      </w:r>
      <w:r>
        <w:t>r</w:t>
      </w:r>
      <w:r>
        <w:t>ence?</w:t>
      </w:r>
    </w:p>
  </w:comment>
  <w:comment w:id="48" w:author="Piotr Gwizdała" w:date="2010-12-19T18:44:00Z" w:initials="PG">
    <w:p w:rsidR="00503DD9" w:rsidRDefault="00503DD9">
      <w:pPr>
        <w:pStyle w:val="Tekstkomentarza"/>
      </w:pPr>
      <w:r>
        <w:rPr>
          <w:rStyle w:val="Odwoaniedokomentarza"/>
        </w:rPr>
        <w:annotationRef/>
      </w:r>
      <w:r>
        <w:t>Reference to attachment with entities table</w:t>
      </w:r>
      <w:r w:rsidR="004624D6">
        <w:t>?</w:t>
      </w:r>
    </w:p>
  </w:comment>
  <w:comment w:id="49" w:author="Piotr Gwizdała" w:date="2010-12-19T18:44:00Z" w:initials="PG">
    <w:p w:rsidR="004624D6" w:rsidRDefault="004624D6">
      <w:pPr>
        <w:pStyle w:val="Tekstkomentarza"/>
      </w:pPr>
      <w:r>
        <w:rPr>
          <w:rStyle w:val="Odwoaniedokomentarza"/>
        </w:rPr>
        <w:annotationRef/>
      </w:r>
      <w:r>
        <w:t>Add my own picture, add refe</w:t>
      </w:r>
      <w:r>
        <w:t>r</w:t>
      </w:r>
      <w:r>
        <w:t>ence to the picture.</w:t>
      </w:r>
    </w:p>
  </w:comment>
  <w:comment w:id="50" w:author="Piotr Gwizdała" w:date="2010-12-19T20:08:00Z" w:initials="PG">
    <w:p w:rsidR="00D92313" w:rsidRPr="00D92313" w:rsidRDefault="00D92313">
      <w:pPr>
        <w:pStyle w:val="Tekstkomentarza"/>
        <w:rPr>
          <w:lang w:val="pl-PL"/>
        </w:rPr>
      </w:pPr>
      <w:r>
        <w:rPr>
          <w:rStyle w:val="Odwoaniedokomentarza"/>
        </w:rPr>
        <w:annotationRef/>
      </w:r>
      <w:r w:rsidRPr="00D92313">
        <w:rPr>
          <w:lang w:val="pl-PL"/>
        </w:rPr>
        <w:t>Można napisać dużo więcej na temat protokołu quake II</w:t>
      </w:r>
    </w:p>
  </w:comment>
  <w:comment w:id="55" w:author="Piotr Gwizdała" w:date="2010-08-08T02:38:00Z" w:initials="PG">
    <w:p w:rsidR="008A2845" w:rsidRPr="00D92313" w:rsidRDefault="008A2845">
      <w:pPr>
        <w:pStyle w:val="Tekstkomentarza"/>
        <w:rPr>
          <w:b/>
          <w:lang w:val="pl-PL"/>
        </w:rPr>
      </w:pPr>
      <w:r>
        <w:rPr>
          <w:rStyle w:val="Odwoaniedokomentarza"/>
        </w:rPr>
        <w:annotationRef/>
      </w:r>
    </w:p>
    <w:p w:rsidR="008A2845" w:rsidRPr="00D92313" w:rsidRDefault="008A2845">
      <w:pPr>
        <w:pStyle w:val="Tekstkomentarza"/>
        <w:rPr>
          <w:b/>
          <w:lang w:val="pl-PL"/>
        </w:rPr>
      </w:pPr>
    </w:p>
    <w:p w:rsidR="008A2845" w:rsidRPr="00046269" w:rsidRDefault="008A2845">
      <w:pPr>
        <w:pStyle w:val="Tekstkomentarza"/>
        <w:rPr>
          <w:b/>
          <w:lang w:val="pl-PL"/>
        </w:rPr>
      </w:pPr>
      <w:r w:rsidRPr="00046269">
        <w:rPr>
          <w:b/>
          <w:lang w:val="pl-PL"/>
        </w:rPr>
        <w:t>THESIS GOAL ?</w:t>
      </w:r>
    </w:p>
    <w:p w:rsidR="008A2845" w:rsidRPr="00046269" w:rsidRDefault="008A2845">
      <w:pPr>
        <w:pStyle w:val="Tekstkomentarza"/>
        <w:rPr>
          <w:b/>
          <w:lang w:val="pl-PL"/>
        </w:rPr>
      </w:pPr>
    </w:p>
    <w:p w:rsidR="008A2845" w:rsidRPr="00046269" w:rsidRDefault="008A2845">
      <w:pPr>
        <w:pStyle w:val="Tekstkomentarza"/>
        <w:rPr>
          <w:b/>
          <w:lang w:val="pl-PL"/>
        </w:rPr>
      </w:pPr>
    </w:p>
  </w:comment>
  <w:comment w:id="57" w:author="Piotr Gwizdała" w:date="2010-12-19T12:54:00Z" w:initials="PG">
    <w:p w:rsidR="008A2845" w:rsidRDefault="008A2845">
      <w:pPr>
        <w:pStyle w:val="Tekstkomentarza"/>
      </w:pPr>
      <w:r>
        <w:rPr>
          <w:rStyle w:val="Odwoaniedokomentarza"/>
        </w:rPr>
        <w:annotationRef/>
      </w:r>
      <w:r>
        <w:t>Review again</w:t>
      </w:r>
    </w:p>
  </w:comment>
  <w:comment w:id="58" w:author="Piotr Gwizdała" w:date="2010-08-08T02:18:00Z" w:initials="PG">
    <w:p w:rsidR="008A2845" w:rsidRPr="003E25D9" w:rsidRDefault="008A2845" w:rsidP="00AA5A26">
      <w:pPr>
        <w:pStyle w:val="Tekstkomentarza"/>
        <w:rPr>
          <w:lang w:val="pl-PL"/>
        </w:rPr>
      </w:pPr>
      <w:r>
        <w:rPr>
          <w:rStyle w:val="Odwoaniedokomentarza"/>
        </w:rPr>
        <w:annotationRef/>
      </w:r>
      <w:r w:rsidRPr="003E25D9">
        <w:rPr>
          <w:lang w:val="pl-PL"/>
        </w:rPr>
        <w:t>Odwołanie do innej części pracy lub bibliografii</w:t>
      </w:r>
    </w:p>
  </w:comment>
  <w:comment w:id="59" w:author="Piotr Gwizdała" w:date="2010-08-08T02:18:00Z" w:initials="PG">
    <w:p w:rsidR="008A2845" w:rsidRPr="00046269" w:rsidRDefault="008A2845" w:rsidP="00AA5A26">
      <w:pPr>
        <w:pStyle w:val="Tekstkomentarza"/>
        <w:rPr>
          <w:lang w:val="pl-PL"/>
        </w:rPr>
      </w:pPr>
      <w:r>
        <w:rPr>
          <w:rStyle w:val="Odwoaniedokomentarza"/>
        </w:rPr>
        <w:annotationRef/>
      </w:r>
      <w:r w:rsidRPr="00046269">
        <w:rPr>
          <w:lang w:val="pl-PL"/>
        </w:rPr>
        <w:t>Referencja do dokładniejszego opisu eksperymentu.</w:t>
      </w:r>
    </w:p>
  </w:comment>
  <w:comment w:id="61" w:author="Piotr Gwizdała" w:date="2010-12-19T13:18:00Z" w:initials="PG">
    <w:p w:rsidR="008A2845" w:rsidRDefault="008A2845">
      <w:pPr>
        <w:pStyle w:val="Tekstkomentarza"/>
      </w:pPr>
      <w:r>
        <w:rPr>
          <w:rStyle w:val="Odwoaniedokomentarza"/>
        </w:rPr>
        <w:annotationRef/>
      </w:r>
      <w:r>
        <w:t>Write more later? Remove subsections, make it a paragraph</w:t>
      </w:r>
    </w:p>
  </w:comment>
  <w:comment w:id="62" w:author="Piotr Gwizdała" w:date="2010-12-19T13:10:00Z" w:initials="PG">
    <w:p w:rsidR="008A2845" w:rsidRDefault="008A2845">
      <w:pPr>
        <w:pStyle w:val="Tekstkomentarza"/>
      </w:pPr>
      <w:r>
        <w:rPr>
          <w:rStyle w:val="Odwoaniedokomentarza"/>
        </w:rPr>
        <w:annotationRef/>
      </w:r>
      <w:r>
        <w:t>We assume that we will be developing an rather effective than fun agent</w:t>
      </w:r>
    </w:p>
  </w:comment>
  <w:comment w:id="64" w:author="Piotr Gwizdała" w:date="2010-08-08T02:18:00Z" w:initials="PG">
    <w:p w:rsidR="008A2845" w:rsidRPr="000D66B2" w:rsidRDefault="008A2845" w:rsidP="00AA5A26">
      <w:pPr>
        <w:pStyle w:val="Tekstkomentarza"/>
      </w:pPr>
      <w:r>
        <w:rPr>
          <w:rStyle w:val="Odwoaniedokomentarza"/>
        </w:rPr>
        <w:annotationRef/>
      </w:r>
      <w:r w:rsidRPr="000D66B2">
        <w:t>Referencje!</w:t>
      </w:r>
    </w:p>
  </w:comment>
  <w:comment w:id="66" w:author="Piotr Gwizdała" w:date="2010-12-19T10:18:00Z" w:initials="PG">
    <w:p w:rsidR="008A2845" w:rsidRDefault="008A2845" w:rsidP="00234349">
      <w:pPr>
        <w:pStyle w:val="Tekstkomentarza"/>
      </w:pPr>
      <w:r>
        <w:rPr>
          <w:rStyle w:val="Odwoaniedokomentarza"/>
        </w:rPr>
        <w:annotationRef/>
      </w:r>
      <w:r>
        <w:t>WRONG</w:t>
      </w:r>
    </w:p>
  </w:comment>
  <w:comment w:id="68" w:author="Piotr Gwizdała" w:date="2010-08-08T02:18:00Z" w:initials="PG">
    <w:p w:rsidR="008A2845" w:rsidRPr="00B55272" w:rsidRDefault="008A2845" w:rsidP="00AA5A26">
      <w:pPr>
        <w:pStyle w:val="Tekstkomentarza"/>
      </w:pPr>
      <w:r>
        <w:rPr>
          <w:rStyle w:val="Odwoaniedokomentarza"/>
        </w:rPr>
        <w:annotationRef/>
      </w:r>
      <w:r w:rsidRPr="00B55272">
        <w:t xml:space="preserve">Make sure it will not be described elsewhere, </w:t>
      </w:r>
      <w:r>
        <w:t>o</w:t>
      </w:r>
      <w:r w:rsidRPr="00B55272">
        <w:t>r doesn</w:t>
      </w:r>
      <w:r>
        <w:t>’</w:t>
      </w:r>
      <w:r w:rsidRPr="00B55272">
        <w:t xml:space="preserve">t </w:t>
      </w:r>
      <w:r>
        <w:t>n</w:t>
      </w:r>
      <w:r w:rsidRPr="00B55272">
        <w:t>eed to be specified In some attachment.</w:t>
      </w:r>
    </w:p>
  </w:comment>
  <w:comment w:id="69" w:author="Piotr Gwizdała" w:date="2010-08-08T02:18:00Z" w:initials="PG">
    <w:p w:rsidR="008A2845" w:rsidRPr="00046269" w:rsidRDefault="008A2845" w:rsidP="00AA5A26">
      <w:pPr>
        <w:pStyle w:val="Tekstkomentarza"/>
        <w:rPr>
          <w:lang w:val="pl-PL"/>
        </w:rPr>
      </w:pPr>
      <w:r>
        <w:rPr>
          <w:rStyle w:val="Odwoaniedokomentarza"/>
        </w:rPr>
        <w:annotationRef/>
      </w:r>
      <w:r w:rsidRPr="00046269">
        <w:rPr>
          <w:lang w:val="pl-PL"/>
        </w:rPr>
        <w:t>Poprawnie?</w:t>
      </w:r>
    </w:p>
  </w:comment>
  <w:comment w:id="70" w:author="Piotr Gwizdała" w:date="2010-12-19T13:15:00Z" w:initials="PG">
    <w:p w:rsidR="008A2845" w:rsidRDefault="008A2845">
      <w:pPr>
        <w:pStyle w:val="Tekstkomentarza"/>
      </w:pPr>
      <w:r>
        <w:rPr>
          <w:rStyle w:val="Odwoaniedokomentarza"/>
        </w:rPr>
        <w:annotationRef/>
      </w:r>
      <w:r>
        <w:t>Described in chapter XXX + reformulate it!</w:t>
      </w:r>
    </w:p>
  </w:comment>
  <w:comment w:id="72" w:author="Piotr Gwizdała" w:date="2010-08-08T02:23:00Z" w:initials="PG">
    <w:p w:rsidR="008A2845" w:rsidRPr="00FB2894" w:rsidRDefault="008A2845" w:rsidP="00EC440B">
      <w:pPr>
        <w:pStyle w:val="Tekstkomentarza"/>
      </w:pPr>
      <w:r>
        <w:rPr>
          <w:rStyle w:val="Odwoaniedokomentarza"/>
        </w:rPr>
        <w:annotationRef/>
      </w:r>
    </w:p>
    <w:p w:rsidR="008A2845" w:rsidRPr="00046269" w:rsidRDefault="008A2845" w:rsidP="00EC440B">
      <w:pPr>
        <w:pStyle w:val="Tekstkomentarza"/>
        <w:rPr>
          <w:lang w:val="pl-PL"/>
        </w:rPr>
      </w:pPr>
      <w:r w:rsidRPr="00046269">
        <w:rPr>
          <w:lang w:val="pl-PL"/>
        </w:rPr>
        <w:t>Opis projektu w taki sposób by móc zwer</w:t>
      </w:r>
      <w:r w:rsidRPr="00046269">
        <w:rPr>
          <w:lang w:val="pl-PL"/>
        </w:rPr>
        <w:t>y</w:t>
      </w:r>
      <w:r w:rsidRPr="00046269">
        <w:rPr>
          <w:lang w:val="pl-PL"/>
        </w:rPr>
        <w:t>fikować, czy spełniono wymagania p</w:t>
      </w:r>
      <w:r w:rsidRPr="00046269">
        <w:rPr>
          <w:lang w:val="pl-PL"/>
        </w:rPr>
        <w:t>o</w:t>
      </w:r>
      <w:r w:rsidRPr="00046269">
        <w:rPr>
          <w:lang w:val="pl-PL"/>
        </w:rPr>
        <w:t>przedniego rozdziału.</w:t>
      </w:r>
    </w:p>
  </w:comment>
  <w:comment w:id="73" w:author="Piotr Gwizdała" w:date="2010-12-19T15:36:00Z" w:initials="PG">
    <w:p w:rsidR="008A2845" w:rsidRDefault="008A2845">
      <w:pPr>
        <w:pStyle w:val="Tekstkomentarza"/>
      </w:pPr>
      <w:r>
        <w:rPr>
          <w:rStyle w:val="Odwoaniedokomentarza"/>
        </w:rPr>
        <w:annotationRef/>
      </w:r>
      <w:r>
        <w:t>Overview of the contents of this chapter</w:t>
      </w:r>
    </w:p>
  </w:comment>
  <w:comment w:id="76" w:author="Piotr Gwizdała" w:date="2010-12-19T22:46:00Z" w:initials="PG">
    <w:p w:rsidR="001857CD" w:rsidRDefault="001857CD">
      <w:pPr>
        <w:pStyle w:val="Tekstkomentarza"/>
      </w:pPr>
      <w:r>
        <w:rPr>
          <w:rStyle w:val="Odwoaniedokomentarza"/>
        </w:rPr>
        <w:annotationRef/>
      </w:r>
      <w:r>
        <w:t>Dodać kawałek z challenging</w:t>
      </w:r>
    </w:p>
  </w:comment>
  <w:comment w:id="84" w:author="Piotr Gwizdała" w:date="2010-12-19T15:22:00Z" w:initials="PG">
    <w:p w:rsidR="008A2845" w:rsidRDefault="008A2845" w:rsidP="00A040E2">
      <w:pPr>
        <w:pStyle w:val="Tekstkomentarza"/>
      </w:pPr>
      <w:r>
        <w:rPr>
          <w:rStyle w:val="Odwoaniedokomentarza"/>
        </w:rPr>
        <w:annotationRef/>
      </w:r>
    </w:p>
    <w:p w:rsidR="008A2845" w:rsidRPr="00A040E2" w:rsidRDefault="008A2845" w:rsidP="00A040E2">
      <w:pPr>
        <w:pStyle w:val="Tekstkomentarza"/>
        <w:rPr>
          <w:lang w:val="pl-PL"/>
        </w:rPr>
      </w:pPr>
      <w:r w:rsidRPr="00A040E2">
        <w:rPr>
          <w:lang w:val="pl-PL"/>
        </w:rPr>
        <w:t>Opis procedury eksperymentalnej</w:t>
      </w:r>
    </w:p>
    <w:p w:rsidR="008A2845" w:rsidRPr="00A040E2" w:rsidRDefault="008A2845" w:rsidP="00A040E2">
      <w:pPr>
        <w:pStyle w:val="Tekstkomentarza"/>
        <w:rPr>
          <w:lang w:val="pl-PL"/>
        </w:rPr>
      </w:pPr>
      <w:r w:rsidRPr="00A040E2">
        <w:rPr>
          <w:lang w:val="pl-PL"/>
        </w:rPr>
        <w:t>Uzasadnienie je wyboru</w:t>
      </w:r>
    </w:p>
    <w:p w:rsidR="008A2845" w:rsidRPr="00A040E2" w:rsidRDefault="008A2845" w:rsidP="00A040E2">
      <w:pPr>
        <w:pStyle w:val="Tekstkomentarza"/>
        <w:rPr>
          <w:lang w:val="pl-PL"/>
        </w:rPr>
      </w:pPr>
      <w:r w:rsidRPr="00A040E2">
        <w:rPr>
          <w:lang w:val="pl-PL"/>
        </w:rPr>
        <w:t>Należy wykazać, że wybrana metoda weryfikacji jest odpowiednia</w:t>
      </w:r>
    </w:p>
    <w:p w:rsidR="008A2845" w:rsidRPr="00A040E2" w:rsidRDefault="008A2845" w:rsidP="00A040E2">
      <w:pPr>
        <w:pStyle w:val="Tekstkomentarza"/>
        <w:rPr>
          <w:lang w:val="pl-PL"/>
        </w:rPr>
      </w:pPr>
      <w:r w:rsidRPr="00A040E2">
        <w:rPr>
          <w:lang w:val="pl-PL"/>
        </w:rPr>
        <w:t>Warto powiązać testy z wymaganiami, by udowodnić pełne pokrycie wymagań</w:t>
      </w:r>
    </w:p>
  </w:comment>
  <w:comment w:id="89" w:author="Piotr Gwizdała" w:date="2010-12-19T15:22:00Z" w:initials="PG">
    <w:p w:rsidR="008A2845" w:rsidRPr="00A040E2" w:rsidRDefault="008A2845" w:rsidP="00A040E2">
      <w:pPr>
        <w:pStyle w:val="Tekstkomentarza"/>
        <w:rPr>
          <w:lang w:val="pl-PL"/>
        </w:rPr>
      </w:pPr>
      <w:r>
        <w:rPr>
          <w:rStyle w:val="Odwoaniedokomentarza"/>
        </w:rPr>
        <w:annotationRef/>
      </w:r>
    </w:p>
    <w:p w:rsidR="008A2845" w:rsidRDefault="008A2845" w:rsidP="00A040E2">
      <w:pPr>
        <w:pStyle w:val="Tekstkomentarza"/>
      </w:pPr>
      <w:r>
        <w:t>Klarowna interpretacja wyników</w:t>
      </w:r>
    </w:p>
  </w:comment>
  <w:comment w:id="94" w:author="Piotr Gwizdała" w:date="2010-08-08T02:23:00Z" w:initials="PG">
    <w:p w:rsidR="008A2845" w:rsidRPr="00046269" w:rsidRDefault="008A2845" w:rsidP="00EC440B">
      <w:pPr>
        <w:pStyle w:val="Tekstkomentarza"/>
        <w:rPr>
          <w:lang w:val="pl-PL"/>
        </w:rPr>
      </w:pPr>
      <w:r>
        <w:rPr>
          <w:rStyle w:val="Odwoaniedokomentarza"/>
        </w:rPr>
        <w:annotationRef/>
      </w:r>
    </w:p>
    <w:p w:rsidR="008A2845" w:rsidRPr="00046269" w:rsidRDefault="008A2845" w:rsidP="00EC440B">
      <w:pPr>
        <w:pStyle w:val="Tekstkomentarza"/>
        <w:rPr>
          <w:lang w:val="pl-PL"/>
        </w:rPr>
      </w:pPr>
      <w:r w:rsidRPr="00046269">
        <w:rPr>
          <w:lang w:val="pl-PL"/>
        </w:rPr>
        <w:t>Can be with glossary</w:t>
      </w:r>
    </w:p>
    <w:p w:rsidR="008A2845" w:rsidRPr="00046269" w:rsidRDefault="008A2845" w:rsidP="00EC440B">
      <w:pPr>
        <w:pStyle w:val="Tekstkomentarza"/>
        <w:rPr>
          <w:lang w:val="pl-PL"/>
        </w:rPr>
      </w:pPr>
      <w:r w:rsidRPr="00046269">
        <w:rPr>
          <w:lang w:val="pl-PL"/>
        </w:rPr>
        <w:t>Dokumentacja wszelkiego rodzaju</w:t>
      </w:r>
    </w:p>
    <w:p w:rsidR="008A2845" w:rsidRDefault="008A2845" w:rsidP="00EC440B">
      <w:pPr>
        <w:pStyle w:val="Tekstkomentarza"/>
      </w:pPr>
      <w:r>
        <w:t>Pełne wyniki eksperymentów</w:t>
      </w:r>
    </w:p>
    <w:p w:rsidR="008A2845" w:rsidRDefault="008A2845" w:rsidP="00EC440B">
      <w:pPr>
        <w:pStyle w:val="Tekstkomentarza"/>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06EC1" w:rsidRDefault="00E06EC1" w:rsidP="00FD02CB">
      <w:pPr>
        <w:spacing w:after="0" w:line="240" w:lineRule="auto"/>
      </w:pPr>
      <w:r>
        <w:separator/>
      </w:r>
    </w:p>
  </w:endnote>
  <w:endnote w:type="continuationSeparator" w:id="1">
    <w:p w:rsidR="00E06EC1" w:rsidRDefault="00E06EC1"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06EC1" w:rsidRDefault="00E06EC1" w:rsidP="00FD02CB">
      <w:pPr>
        <w:spacing w:after="0" w:line="240" w:lineRule="auto"/>
      </w:pPr>
      <w:r>
        <w:separator/>
      </w:r>
    </w:p>
  </w:footnote>
  <w:footnote w:type="continuationSeparator" w:id="1">
    <w:p w:rsidR="00E06EC1" w:rsidRDefault="00E06EC1" w:rsidP="00FD02CB">
      <w:pPr>
        <w:spacing w:after="0" w:line="240" w:lineRule="auto"/>
      </w:pPr>
      <w:r>
        <w:continuationSeparator/>
      </w:r>
    </w:p>
  </w:footnote>
  <w:footnote w:id="2">
    <w:p w:rsidR="008A2845" w:rsidRPr="00995C49" w:rsidRDefault="008A2845" w:rsidP="009328F8">
      <w:pPr>
        <w:pStyle w:val="Tekstprzypisudolnego"/>
      </w:pPr>
      <w:r w:rsidRPr="002D3218">
        <w:rPr>
          <w:rStyle w:val="Odwoanieprzypisudolnego"/>
        </w:rPr>
        <w:footnoteRef/>
      </w:r>
      <w:r w:rsidRPr="00995C49">
        <w:t xml:space="preserve"> Bot - a habitual, shorter form of robot. The term bot is also used when referring to computer programs working on the Internet performing repetitive actions, such as price comparison, searching information etc.</w:t>
      </w:r>
    </w:p>
  </w:footnote>
  <w:footnote w:id="3">
    <w:p w:rsidR="008A2845" w:rsidRPr="00995C49" w:rsidRDefault="008A2845" w:rsidP="009328F8">
      <w:pPr>
        <w:pStyle w:val="Tekstprzypisudolnego"/>
      </w:pPr>
      <w:r w:rsidRPr="002D3218">
        <w:rPr>
          <w:rStyle w:val="Odwoanieprzypisudolnego"/>
        </w:rPr>
        <w:footnoteRef/>
      </w:r>
      <w:r w:rsidRPr="00995C49">
        <w:t xml:space="preserve"> Winning conditions of a game depend on a particular game scenario – it may mean, for instance, defeating all the enemies without hurting hostages. </w:t>
      </w:r>
      <w:r>
        <w:t>D</w:t>
      </w:r>
      <w:r w:rsidRPr="00995C49">
        <w:t>epends on a particular game.</w:t>
      </w:r>
    </w:p>
  </w:footnote>
  <w:footnote w:id="4">
    <w:p w:rsidR="008A2845" w:rsidRPr="00995C49" w:rsidRDefault="008A2845"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2845" w:rsidRDefault="008A2845" w:rsidP="003D6691">
    <w:pPr>
      <w:pStyle w:val="Nagwek"/>
      <w:tabs>
        <w:tab w:val="clear" w:pos="4536"/>
      </w:tabs>
    </w:pPr>
    <w:fldSimple w:instr=" PAGE   \* MERGEFORMAT ">
      <w:r w:rsidR="001857CD">
        <w:rPr>
          <w:noProof/>
        </w:rPr>
        <w:t>20</w:t>
      </w:r>
    </w:fldSimple>
    <w:r>
      <w:tab/>
    </w:r>
    <w:r w:rsidRPr="003D6691">
      <w:rPr>
        <w:rStyle w:val="Odwoaniedelikatne"/>
      </w:rPr>
      <w:t xml:space="preserve">Chapter </w:t>
    </w:r>
    <w:fldSimple w:instr=" STYLEREF  &quot;Nagłówek 1&quot; \w  \* MERGEFORMAT ">
      <w:r w:rsidR="001857CD" w:rsidRPr="001857CD">
        <w:rPr>
          <w:rStyle w:val="Odwoaniedelikatne"/>
          <w:noProof/>
        </w:rPr>
        <w:t>5</w:t>
      </w:r>
    </w:fldSimple>
    <w:r w:rsidRPr="003D6691">
      <w:rPr>
        <w:rStyle w:val="Odwoaniedelikatne"/>
      </w:rPr>
      <w:t xml:space="preserve">. </w:t>
    </w:r>
    <w:fldSimple w:instr=" STYLEREF  &quot;Nagłówek 1&quot;  \* MERGEFORMAT ">
      <w:r w:rsidR="001857CD">
        <w:rPr>
          <w:noProof/>
        </w:rPr>
        <w:t>Experiments description</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2845" w:rsidRPr="003D6691" w:rsidRDefault="008A2845" w:rsidP="003D6691">
    <w:pPr>
      <w:pStyle w:val="Nagwek"/>
      <w:tabs>
        <w:tab w:val="clear" w:pos="4536"/>
      </w:tabs>
      <w:ind w:firstLine="0"/>
      <w:rPr>
        <w:rStyle w:val="Odwoaniedelikatne"/>
      </w:rPr>
    </w:pPr>
    <w:fldSimple w:instr=" STYLEREF  &quot;Nagłówek 2&quot; \n  \* MERGEFORMAT ">
      <w:r w:rsidR="001857CD" w:rsidRPr="001857CD">
        <w:rPr>
          <w:rStyle w:val="Odwoaniedelikatne"/>
          <w:noProof/>
        </w:rPr>
        <w:t>6.1</w:t>
      </w:r>
    </w:fldSimple>
    <w:r>
      <w:rPr>
        <w:rStyle w:val="Odwoaniedelikatne"/>
      </w:rPr>
      <w:t xml:space="preserve">. </w:t>
    </w:r>
    <w:fldSimple w:instr=" STYLEREF  &quot;Nagłówek 2&quot;  \* MERGEFORMAT ">
      <w:r w:rsidR="001857CD" w:rsidRPr="001857CD">
        <w:rPr>
          <w:rStyle w:val="Odwoaniedelikatne"/>
          <w:noProof/>
        </w:rPr>
        <w:t>RL</w:t>
      </w:r>
      <w:r w:rsidR="001857CD">
        <w:rPr>
          <w:noProof/>
        </w:rPr>
        <w:t xml:space="preserve"> ? went bad?</w:t>
      </w:r>
    </w:fldSimple>
    <w:r>
      <w:rPr>
        <w:rStyle w:val="Odwoaniedelikatne"/>
      </w:rPr>
      <w:tab/>
    </w:r>
    <w:r>
      <w:rPr>
        <w:rStyle w:val="Odwoaniedelikatne"/>
      </w:rPr>
      <w:fldChar w:fldCharType="begin"/>
    </w:r>
    <w:r>
      <w:rPr>
        <w:rStyle w:val="Odwoaniedelikatne"/>
      </w:rPr>
      <w:instrText xml:space="preserve"> PAGE  \* Arabic  \* MERGEFORMAT </w:instrText>
    </w:r>
    <w:r>
      <w:rPr>
        <w:rStyle w:val="Odwoaniedelikatne"/>
      </w:rPr>
      <w:fldChar w:fldCharType="separate"/>
    </w:r>
    <w:r w:rsidR="001857CD">
      <w:rPr>
        <w:rStyle w:val="Odwoaniedelikatne"/>
        <w:noProof/>
      </w:rPr>
      <w:t>21</w:t>
    </w:r>
    <w:r>
      <w:rPr>
        <w:rStyle w:val="Odwoaniedelikatne"/>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7902AF3C"/>
    <w:lvl w:ilvl="0">
      <w:start w:val="1"/>
      <w:numFmt w:val="decimal"/>
      <w:lvlText w:val="%1."/>
      <w:lvlJc w:val="left"/>
      <w:pPr>
        <w:tabs>
          <w:tab w:val="num" w:pos="1492"/>
        </w:tabs>
        <w:ind w:left="1492" w:hanging="360"/>
      </w:pPr>
    </w:lvl>
  </w:abstractNum>
  <w:abstractNum w:abstractNumId="1">
    <w:nsid w:val="FFFFFF7D"/>
    <w:multiLevelType w:val="singleLevel"/>
    <w:tmpl w:val="C91244D2"/>
    <w:lvl w:ilvl="0">
      <w:start w:val="1"/>
      <w:numFmt w:val="decimal"/>
      <w:lvlText w:val="%1."/>
      <w:lvlJc w:val="left"/>
      <w:pPr>
        <w:tabs>
          <w:tab w:val="num" w:pos="1209"/>
        </w:tabs>
        <w:ind w:left="1209" w:hanging="360"/>
      </w:pPr>
    </w:lvl>
  </w:abstractNum>
  <w:abstractNum w:abstractNumId="2">
    <w:nsid w:val="FFFFFF7E"/>
    <w:multiLevelType w:val="singleLevel"/>
    <w:tmpl w:val="C4F0E1F4"/>
    <w:lvl w:ilvl="0">
      <w:start w:val="1"/>
      <w:numFmt w:val="decimal"/>
      <w:lvlText w:val="%1."/>
      <w:lvlJc w:val="left"/>
      <w:pPr>
        <w:tabs>
          <w:tab w:val="num" w:pos="926"/>
        </w:tabs>
        <w:ind w:left="926" w:hanging="360"/>
      </w:pPr>
    </w:lvl>
  </w:abstractNum>
  <w:abstractNum w:abstractNumId="3">
    <w:nsid w:val="FFFFFF7F"/>
    <w:multiLevelType w:val="singleLevel"/>
    <w:tmpl w:val="226E5A7A"/>
    <w:lvl w:ilvl="0">
      <w:start w:val="1"/>
      <w:numFmt w:val="decimal"/>
      <w:lvlText w:val="%1."/>
      <w:lvlJc w:val="left"/>
      <w:pPr>
        <w:tabs>
          <w:tab w:val="num" w:pos="643"/>
        </w:tabs>
        <w:ind w:left="643" w:hanging="360"/>
      </w:pPr>
    </w:lvl>
  </w:abstractNum>
  <w:abstractNum w:abstractNumId="4">
    <w:nsid w:val="FFFFFF80"/>
    <w:multiLevelType w:val="singleLevel"/>
    <w:tmpl w:val="03BEF6C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1AEB3C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33C777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EC8063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5B28948"/>
    <w:lvl w:ilvl="0">
      <w:start w:val="1"/>
      <w:numFmt w:val="decimal"/>
      <w:lvlText w:val="%1."/>
      <w:lvlJc w:val="left"/>
      <w:pPr>
        <w:tabs>
          <w:tab w:val="num" w:pos="360"/>
        </w:tabs>
        <w:ind w:left="360" w:hanging="360"/>
      </w:pPr>
    </w:lvl>
  </w:abstractNum>
  <w:abstractNum w:abstractNumId="9">
    <w:nsid w:val="FFFFFF89"/>
    <w:multiLevelType w:val="singleLevel"/>
    <w:tmpl w:val="25A45EF2"/>
    <w:lvl w:ilvl="0">
      <w:start w:val="1"/>
      <w:numFmt w:val="bullet"/>
      <w:lvlText w:val=""/>
      <w:lvlJc w:val="left"/>
      <w:pPr>
        <w:tabs>
          <w:tab w:val="num" w:pos="360"/>
        </w:tabs>
        <w:ind w:left="360" w:hanging="360"/>
      </w:pPr>
      <w:rPr>
        <w:rFonts w:ascii="Symbol" w:hAnsi="Symbol" w:hint="default"/>
      </w:rPr>
    </w:lvl>
  </w:abstractNum>
  <w:abstractNum w:abstractNumId="10">
    <w:nsid w:val="06081460"/>
    <w:multiLevelType w:val="hybridMultilevel"/>
    <w:tmpl w:val="A12C851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1">
    <w:nsid w:val="1B7E56EC"/>
    <w:multiLevelType w:val="multilevel"/>
    <w:tmpl w:val="041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0D95458"/>
    <w:multiLevelType w:val="hybridMultilevel"/>
    <w:tmpl w:val="157C955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3">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5">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57482153"/>
    <w:multiLevelType w:val="hybridMultilevel"/>
    <w:tmpl w:val="26CA792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8">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9">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0">
    <w:nsid w:val="7B7930EE"/>
    <w:multiLevelType w:val="hybridMultilevel"/>
    <w:tmpl w:val="898AE9AC"/>
    <w:lvl w:ilvl="0" w:tplc="A678F17C">
      <w:start w:val="1"/>
      <w:numFmt w:val="upperRoman"/>
      <w:lvlText w:val="%1."/>
      <w:lvlJc w:val="right"/>
      <w:pPr>
        <w:ind w:left="720" w:hanging="360"/>
      </w:pPr>
    </w:lvl>
    <w:lvl w:ilvl="1" w:tplc="E45AE3C6">
      <w:start w:val="1"/>
      <w:numFmt w:val="lowerLetter"/>
      <w:lvlText w:val="%2."/>
      <w:lvlJc w:val="left"/>
      <w:pPr>
        <w:ind w:left="1440" w:hanging="360"/>
      </w:pPr>
    </w:lvl>
    <w:lvl w:ilvl="2" w:tplc="E3DA9EE0">
      <w:start w:val="1"/>
      <w:numFmt w:val="lowerRoman"/>
      <w:lvlText w:val="%3."/>
      <w:lvlJc w:val="right"/>
      <w:pPr>
        <w:ind w:left="2160" w:hanging="180"/>
      </w:pPr>
    </w:lvl>
    <w:lvl w:ilvl="3" w:tplc="6BF890F0">
      <w:start w:val="1"/>
      <w:numFmt w:val="decimal"/>
      <w:lvlText w:val="%4."/>
      <w:lvlJc w:val="left"/>
      <w:pPr>
        <w:ind w:left="2880" w:hanging="360"/>
      </w:pPr>
    </w:lvl>
    <w:lvl w:ilvl="4" w:tplc="F33AA0EA" w:tentative="1">
      <w:start w:val="1"/>
      <w:numFmt w:val="lowerLetter"/>
      <w:lvlText w:val="%5."/>
      <w:lvlJc w:val="left"/>
      <w:pPr>
        <w:ind w:left="3600" w:hanging="360"/>
      </w:pPr>
    </w:lvl>
    <w:lvl w:ilvl="5" w:tplc="BFD02854" w:tentative="1">
      <w:start w:val="1"/>
      <w:numFmt w:val="lowerRoman"/>
      <w:lvlText w:val="%6."/>
      <w:lvlJc w:val="right"/>
      <w:pPr>
        <w:ind w:left="4320" w:hanging="180"/>
      </w:pPr>
    </w:lvl>
    <w:lvl w:ilvl="6" w:tplc="9B32336E" w:tentative="1">
      <w:start w:val="1"/>
      <w:numFmt w:val="decimal"/>
      <w:lvlText w:val="%7."/>
      <w:lvlJc w:val="left"/>
      <w:pPr>
        <w:ind w:left="5040" w:hanging="360"/>
      </w:pPr>
    </w:lvl>
    <w:lvl w:ilvl="7" w:tplc="9056A3E8" w:tentative="1">
      <w:start w:val="1"/>
      <w:numFmt w:val="lowerLetter"/>
      <w:lvlText w:val="%8."/>
      <w:lvlJc w:val="left"/>
      <w:pPr>
        <w:ind w:left="5760" w:hanging="360"/>
      </w:pPr>
    </w:lvl>
    <w:lvl w:ilvl="8" w:tplc="8D92A4C4" w:tentative="1">
      <w:start w:val="1"/>
      <w:numFmt w:val="lowerRoman"/>
      <w:lvlText w:val="%9."/>
      <w:lvlJc w:val="right"/>
      <w:pPr>
        <w:ind w:left="6480" w:hanging="180"/>
      </w:pPr>
    </w:lvl>
  </w:abstractNum>
  <w:abstractNum w:abstractNumId="21">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19"/>
  </w:num>
  <w:num w:numId="2">
    <w:abstractNumId w:val="20"/>
  </w:num>
  <w:num w:numId="3">
    <w:abstractNumId w:val="15"/>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0"/>
  </w:num>
  <w:num w:numId="15">
    <w:abstractNumId w:val="11"/>
  </w:num>
  <w:num w:numId="16">
    <w:abstractNumId w:val="12"/>
  </w:num>
  <w:num w:numId="17">
    <w:abstractNumId w:val="14"/>
  </w:num>
  <w:num w:numId="18">
    <w:abstractNumId w:val="21"/>
  </w:num>
  <w:num w:numId="19">
    <w:abstractNumId w:val="17"/>
  </w:num>
  <w:num w:numId="20">
    <w:abstractNumId w:val="16"/>
  </w:num>
  <w:num w:numId="21">
    <w:abstractNumId w:val="18"/>
  </w:num>
  <w:num w:numId="22">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5224"/>
  <w:defaultTabStop w:val="708"/>
  <w:autoHyphenation/>
  <w:hyphenationZone w:val="425"/>
  <w:evenAndOddHeaders/>
  <w:drawingGridHorizontalSpacing w:val="120"/>
  <w:displayHorizontalDrawingGridEvery w:val="2"/>
  <w:characterSpacingControl w:val="doNotCompress"/>
  <w:footnotePr>
    <w:footnote w:id="0"/>
    <w:footnote w:id="1"/>
  </w:footnotePr>
  <w:endnotePr>
    <w:endnote w:id="0"/>
    <w:endnote w:id="1"/>
  </w:endnotePr>
  <w:compat>
    <w:useFELayout/>
  </w:compat>
  <w:rsids>
    <w:rsidRoot w:val="000C5934"/>
    <w:rsid w:val="000013CA"/>
    <w:rsid w:val="00003917"/>
    <w:rsid w:val="00005B4E"/>
    <w:rsid w:val="000061AA"/>
    <w:rsid w:val="00010E2C"/>
    <w:rsid w:val="00013EC5"/>
    <w:rsid w:val="00014D99"/>
    <w:rsid w:val="00015B8D"/>
    <w:rsid w:val="000169CC"/>
    <w:rsid w:val="000173F1"/>
    <w:rsid w:val="00026B78"/>
    <w:rsid w:val="00032E1E"/>
    <w:rsid w:val="00040F25"/>
    <w:rsid w:val="000438CC"/>
    <w:rsid w:val="000456DA"/>
    <w:rsid w:val="00045FB5"/>
    <w:rsid w:val="00046269"/>
    <w:rsid w:val="000571FA"/>
    <w:rsid w:val="00061B32"/>
    <w:rsid w:val="00063328"/>
    <w:rsid w:val="0006537E"/>
    <w:rsid w:val="00066C37"/>
    <w:rsid w:val="00081C2B"/>
    <w:rsid w:val="0008273D"/>
    <w:rsid w:val="00092615"/>
    <w:rsid w:val="00096F57"/>
    <w:rsid w:val="000A2479"/>
    <w:rsid w:val="000B4584"/>
    <w:rsid w:val="000C5934"/>
    <w:rsid w:val="000D591C"/>
    <w:rsid w:val="000E0E66"/>
    <w:rsid w:val="000E41D0"/>
    <w:rsid w:val="000E4571"/>
    <w:rsid w:val="000F4075"/>
    <w:rsid w:val="000F4D6A"/>
    <w:rsid w:val="000F571B"/>
    <w:rsid w:val="00107BAD"/>
    <w:rsid w:val="00112148"/>
    <w:rsid w:val="00113E65"/>
    <w:rsid w:val="001151BF"/>
    <w:rsid w:val="00115AD7"/>
    <w:rsid w:val="00115B2D"/>
    <w:rsid w:val="00122AFC"/>
    <w:rsid w:val="00127B55"/>
    <w:rsid w:val="00144B1A"/>
    <w:rsid w:val="00152F87"/>
    <w:rsid w:val="00155EA9"/>
    <w:rsid w:val="00163247"/>
    <w:rsid w:val="00175848"/>
    <w:rsid w:val="00182A56"/>
    <w:rsid w:val="001857CD"/>
    <w:rsid w:val="0019107E"/>
    <w:rsid w:val="001913F3"/>
    <w:rsid w:val="001A1421"/>
    <w:rsid w:val="001A7919"/>
    <w:rsid w:val="001C4D03"/>
    <w:rsid w:val="001C62A4"/>
    <w:rsid w:val="001C7589"/>
    <w:rsid w:val="001D1B90"/>
    <w:rsid w:val="001E7CFA"/>
    <w:rsid w:val="0020724E"/>
    <w:rsid w:val="00222AF7"/>
    <w:rsid w:val="002308A0"/>
    <w:rsid w:val="002312D3"/>
    <w:rsid w:val="00234349"/>
    <w:rsid w:val="00243F36"/>
    <w:rsid w:val="00261EBB"/>
    <w:rsid w:val="00263DEB"/>
    <w:rsid w:val="0027495C"/>
    <w:rsid w:val="002778DE"/>
    <w:rsid w:val="00284412"/>
    <w:rsid w:val="0029398D"/>
    <w:rsid w:val="00296FE6"/>
    <w:rsid w:val="0029768C"/>
    <w:rsid w:val="002A179F"/>
    <w:rsid w:val="002A4E74"/>
    <w:rsid w:val="002C4724"/>
    <w:rsid w:val="002C5892"/>
    <w:rsid w:val="002C6A79"/>
    <w:rsid w:val="002D0454"/>
    <w:rsid w:val="002D0F94"/>
    <w:rsid w:val="002D11F1"/>
    <w:rsid w:val="002D177D"/>
    <w:rsid w:val="002D3218"/>
    <w:rsid w:val="002D72FA"/>
    <w:rsid w:val="002E0AC8"/>
    <w:rsid w:val="002E1F52"/>
    <w:rsid w:val="002E26F2"/>
    <w:rsid w:val="002E363C"/>
    <w:rsid w:val="002F0062"/>
    <w:rsid w:val="002F11D3"/>
    <w:rsid w:val="002F48A6"/>
    <w:rsid w:val="002F7F3D"/>
    <w:rsid w:val="00315182"/>
    <w:rsid w:val="003211E3"/>
    <w:rsid w:val="003246F8"/>
    <w:rsid w:val="00332B7B"/>
    <w:rsid w:val="003410CB"/>
    <w:rsid w:val="00341377"/>
    <w:rsid w:val="003503C6"/>
    <w:rsid w:val="003504BE"/>
    <w:rsid w:val="003940AD"/>
    <w:rsid w:val="003A4538"/>
    <w:rsid w:val="003C6A2E"/>
    <w:rsid w:val="003D6691"/>
    <w:rsid w:val="003E25D9"/>
    <w:rsid w:val="003E2CB1"/>
    <w:rsid w:val="003E3555"/>
    <w:rsid w:val="003E4002"/>
    <w:rsid w:val="003F1236"/>
    <w:rsid w:val="003F3809"/>
    <w:rsid w:val="003F63FE"/>
    <w:rsid w:val="00402E8A"/>
    <w:rsid w:val="00412F20"/>
    <w:rsid w:val="004241DC"/>
    <w:rsid w:val="00427512"/>
    <w:rsid w:val="004275D9"/>
    <w:rsid w:val="00433D36"/>
    <w:rsid w:val="00434DF8"/>
    <w:rsid w:val="00435112"/>
    <w:rsid w:val="004404D5"/>
    <w:rsid w:val="0044790A"/>
    <w:rsid w:val="004624D6"/>
    <w:rsid w:val="00466002"/>
    <w:rsid w:val="00472C48"/>
    <w:rsid w:val="0047322B"/>
    <w:rsid w:val="0048011F"/>
    <w:rsid w:val="00481F0D"/>
    <w:rsid w:val="00491B19"/>
    <w:rsid w:val="00491BF1"/>
    <w:rsid w:val="00496B32"/>
    <w:rsid w:val="004A4FFC"/>
    <w:rsid w:val="004B1607"/>
    <w:rsid w:val="004B4924"/>
    <w:rsid w:val="004B6D9F"/>
    <w:rsid w:val="004C43E3"/>
    <w:rsid w:val="004D5633"/>
    <w:rsid w:val="004D5D35"/>
    <w:rsid w:val="004D7929"/>
    <w:rsid w:val="004E45A4"/>
    <w:rsid w:val="00502338"/>
    <w:rsid w:val="00503DD9"/>
    <w:rsid w:val="00506F9C"/>
    <w:rsid w:val="00510581"/>
    <w:rsid w:val="00517648"/>
    <w:rsid w:val="00526E2F"/>
    <w:rsid w:val="00534279"/>
    <w:rsid w:val="00534FC5"/>
    <w:rsid w:val="00552E69"/>
    <w:rsid w:val="00563A60"/>
    <w:rsid w:val="00572344"/>
    <w:rsid w:val="005911A8"/>
    <w:rsid w:val="005924B6"/>
    <w:rsid w:val="00594E4E"/>
    <w:rsid w:val="005B0265"/>
    <w:rsid w:val="005B4FEB"/>
    <w:rsid w:val="005C120A"/>
    <w:rsid w:val="005C3174"/>
    <w:rsid w:val="005D208D"/>
    <w:rsid w:val="005E0D02"/>
    <w:rsid w:val="005F5360"/>
    <w:rsid w:val="005F5B96"/>
    <w:rsid w:val="00603C9B"/>
    <w:rsid w:val="00605AD8"/>
    <w:rsid w:val="0062461C"/>
    <w:rsid w:val="00630F5F"/>
    <w:rsid w:val="00633C82"/>
    <w:rsid w:val="00634B16"/>
    <w:rsid w:val="006455A7"/>
    <w:rsid w:val="00645A0A"/>
    <w:rsid w:val="00666871"/>
    <w:rsid w:val="00675BC8"/>
    <w:rsid w:val="006A2ABC"/>
    <w:rsid w:val="006B2CD9"/>
    <w:rsid w:val="006C2381"/>
    <w:rsid w:val="006C7BA8"/>
    <w:rsid w:val="006D5F2F"/>
    <w:rsid w:val="006D7149"/>
    <w:rsid w:val="006E0F20"/>
    <w:rsid w:val="00702373"/>
    <w:rsid w:val="00704746"/>
    <w:rsid w:val="00707C6D"/>
    <w:rsid w:val="00707FE9"/>
    <w:rsid w:val="00712DCB"/>
    <w:rsid w:val="0071350D"/>
    <w:rsid w:val="00724F06"/>
    <w:rsid w:val="00743E76"/>
    <w:rsid w:val="0077215C"/>
    <w:rsid w:val="0077797D"/>
    <w:rsid w:val="0077799E"/>
    <w:rsid w:val="00781050"/>
    <w:rsid w:val="00785881"/>
    <w:rsid w:val="00791C0A"/>
    <w:rsid w:val="007A66CC"/>
    <w:rsid w:val="007A7DF1"/>
    <w:rsid w:val="007B0191"/>
    <w:rsid w:val="007B11D5"/>
    <w:rsid w:val="007D0298"/>
    <w:rsid w:val="007D2F1D"/>
    <w:rsid w:val="007D36AA"/>
    <w:rsid w:val="007D7337"/>
    <w:rsid w:val="007E71AF"/>
    <w:rsid w:val="007F10E4"/>
    <w:rsid w:val="007F473E"/>
    <w:rsid w:val="007F77B3"/>
    <w:rsid w:val="008036D8"/>
    <w:rsid w:val="00804699"/>
    <w:rsid w:val="00806BB1"/>
    <w:rsid w:val="00814CA4"/>
    <w:rsid w:val="00823486"/>
    <w:rsid w:val="00824C6C"/>
    <w:rsid w:val="00831EA1"/>
    <w:rsid w:val="00833E7C"/>
    <w:rsid w:val="00835190"/>
    <w:rsid w:val="00841E17"/>
    <w:rsid w:val="00850C98"/>
    <w:rsid w:val="0085189E"/>
    <w:rsid w:val="008605D1"/>
    <w:rsid w:val="00860AEC"/>
    <w:rsid w:val="0087136E"/>
    <w:rsid w:val="008726BE"/>
    <w:rsid w:val="00875BD2"/>
    <w:rsid w:val="00877F8C"/>
    <w:rsid w:val="00881FA5"/>
    <w:rsid w:val="008A05D6"/>
    <w:rsid w:val="008A2845"/>
    <w:rsid w:val="008C26E2"/>
    <w:rsid w:val="008D1559"/>
    <w:rsid w:val="008D484B"/>
    <w:rsid w:val="008D59A5"/>
    <w:rsid w:val="008E3485"/>
    <w:rsid w:val="008E4E5E"/>
    <w:rsid w:val="00907C53"/>
    <w:rsid w:val="00913337"/>
    <w:rsid w:val="009152E5"/>
    <w:rsid w:val="00923699"/>
    <w:rsid w:val="00930D93"/>
    <w:rsid w:val="009328F8"/>
    <w:rsid w:val="0093296E"/>
    <w:rsid w:val="0093332E"/>
    <w:rsid w:val="00960BD5"/>
    <w:rsid w:val="00972931"/>
    <w:rsid w:val="00997C92"/>
    <w:rsid w:val="009A359C"/>
    <w:rsid w:val="009B2C14"/>
    <w:rsid w:val="009B41D6"/>
    <w:rsid w:val="009B44B2"/>
    <w:rsid w:val="009B4D43"/>
    <w:rsid w:val="009C2730"/>
    <w:rsid w:val="009E73F8"/>
    <w:rsid w:val="009F2822"/>
    <w:rsid w:val="009F3706"/>
    <w:rsid w:val="00A040E2"/>
    <w:rsid w:val="00A13EDA"/>
    <w:rsid w:val="00A17AEE"/>
    <w:rsid w:val="00A4245D"/>
    <w:rsid w:val="00A4620F"/>
    <w:rsid w:val="00A46B41"/>
    <w:rsid w:val="00A51E37"/>
    <w:rsid w:val="00A60058"/>
    <w:rsid w:val="00A607DB"/>
    <w:rsid w:val="00A60CCA"/>
    <w:rsid w:val="00A637DA"/>
    <w:rsid w:val="00A63D1E"/>
    <w:rsid w:val="00A649F8"/>
    <w:rsid w:val="00A67B31"/>
    <w:rsid w:val="00A75CFF"/>
    <w:rsid w:val="00A80525"/>
    <w:rsid w:val="00A84C16"/>
    <w:rsid w:val="00A85460"/>
    <w:rsid w:val="00AA5085"/>
    <w:rsid w:val="00AA5A26"/>
    <w:rsid w:val="00AC04FB"/>
    <w:rsid w:val="00AC1B17"/>
    <w:rsid w:val="00AE1B85"/>
    <w:rsid w:val="00AE75FE"/>
    <w:rsid w:val="00AF1DBE"/>
    <w:rsid w:val="00AF6C0E"/>
    <w:rsid w:val="00AF73FC"/>
    <w:rsid w:val="00AF7C02"/>
    <w:rsid w:val="00B0734B"/>
    <w:rsid w:val="00B136DA"/>
    <w:rsid w:val="00B16832"/>
    <w:rsid w:val="00B3153D"/>
    <w:rsid w:val="00B34529"/>
    <w:rsid w:val="00B36792"/>
    <w:rsid w:val="00B370D7"/>
    <w:rsid w:val="00B428F4"/>
    <w:rsid w:val="00B612B6"/>
    <w:rsid w:val="00B6283D"/>
    <w:rsid w:val="00B80864"/>
    <w:rsid w:val="00B86C09"/>
    <w:rsid w:val="00B94513"/>
    <w:rsid w:val="00BA53E2"/>
    <w:rsid w:val="00BA5CE4"/>
    <w:rsid w:val="00BB16D7"/>
    <w:rsid w:val="00BB2776"/>
    <w:rsid w:val="00BC1211"/>
    <w:rsid w:val="00BC7556"/>
    <w:rsid w:val="00BD259F"/>
    <w:rsid w:val="00BD3E87"/>
    <w:rsid w:val="00BD7F8A"/>
    <w:rsid w:val="00BE0ACB"/>
    <w:rsid w:val="00BE720D"/>
    <w:rsid w:val="00BF25D9"/>
    <w:rsid w:val="00BF3223"/>
    <w:rsid w:val="00C046C0"/>
    <w:rsid w:val="00C0552F"/>
    <w:rsid w:val="00C067CE"/>
    <w:rsid w:val="00C15712"/>
    <w:rsid w:val="00C166A5"/>
    <w:rsid w:val="00C20AF7"/>
    <w:rsid w:val="00C20F24"/>
    <w:rsid w:val="00C26CAF"/>
    <w:rsid w:val="00C26E0E"/>
    <w:rsid w:val="00C30007"/>
    <w:rsid w:val="00C328E1"/>
    <w:rsid w:val="00C445E6"/>
    <w:rsid w:val="00C50653"/>
    <w:rsid w:val="00C51553"/>
    <w:rsid w:val="00C5258E"/>
    <w:rsid w:val="00C62BEF"/>
    <w:rsid w:val="00C773E9"/>
    <w:rsid w:val="00C77A7A"/>
    <w:rsid w:val="00C86BCA"/>
    <w:rsid w:val="00C92F59"/>
    <w:rsid w:val="00CC1187"/>
    <w:rsid w:val="00CD36E4"/>
    <w:rsid w:val="00CE1437"/>
    <w:rsid w:val="00CF0F16"/>
    <w:rsid w:val="00CF4AE6"/>
    <w:rsid w:val="00CF5C1C"/>
    <w:rsid w:val="00D05724"/>
    <w:rsid w:val="00D112B9"/>
    <w:rsid w:val="00D23695"/>
    <w:rsid w:val="00D24F83"/>
    <w:rsid w:val="00D33374"/>
    <w:rsid w:val="00D35785"/>
    <w:rsid w:val="00D36CEE"/>
    <w:rsid w:val="00D41A4B"/>
    <w:rsid w:val="00D54ACB"/>
    <w:rsid w:val="00D63301"/>
    <w:rsid w:val="00D822E8"/>
    <w:rsid w:val="00D92313"/>
    <w:rsid w:val="00D94354"/>
    <w:rsid w:val="00D94B1D"/>
    <w:rsid w:val="00DD21BC"/>
    <w:rsid w:val="00DD24DB"/>
    <w:rsid w:val="00E06EC1"/>
    <w:rsid w:val="00E22CC7"/>
    <w:rsid w:val="00E35170"/>
    <w:rsid w:val="00E35D14"/>
    <w:rsid w:val="00E52FAB"/>
    <w:rsid w:val="00E608FD"/>
    <w:rsid w:val="00E75FAC"/>
    <w:rsid w:val="00E812BF"/>
    <w:rsid w:val="00E82C5F"/>
    <w:rsid w:val="00E9253D"/>
    <w:rsid w:val="00E95613"/>
    <w:rsid w:val="00EA0BBB"/>
    <w:rsid w:val="00EA0FF5"/>
    <w:rsid w:val="00EA2404"/>
    <w:rsid w:val="00EB32A7"/>
    <w:rsid w:val="00EB3921"/>
    <w:rsid w:val="00EC19A0"/>
    <w:rsid w:val="00EC440B"/>
    <w:rsid w:val="00EC44B4"/>
    <w:rsid w:val="00EC7C6C"/>
    <w:rsid w:val="00EE50B2"/>
    <w:rsid w:val="00EE6311"/>
    <w:rsid w:val="00EF114D"/>
    <w:rsid w:val="00F103A1"/>
    <w:rsid w:val="00F108A0"/>
    <w:rsid w:val="00F1102F"/>
    <w:rsid w:val="00F20976"/>
    <w:rsid w:val="00F221C2"/>
    <w:rsid w:val="00F26087"/>
    <w:rsid w:val="00F336E3"/>
    <w:rsid w:val="00F47A30"/>
    <w:rsid w:val="00F67024"/>
    <w:rsid w:val="00F6708A"/>
    <w:rsid w:val="00F80322"/>
    <w:rsid w:val="00F864F0"/>
    <w:rsid w:val="00F8669C"/>
    <w:rsid w:val="00F9132A"/>
    <w:rsid w:val="00F91B06"/>
    <w:rsid w:val="00F9510B"/>
    <w:rsid w:val="00FA18D4"/>
    <w:rsid w:val="00FA1C3B"/>
    <w:rsid w:val="00FA4A09"/>
    <w:rsid w:val="00FA5FB2"/>
    <w:rsid w:val="00FA7DED"/>
    <w:rsid w:val="00FB2894"/>
    <w:rsid w:val="00FB2A48"/>
    <w:rsid w:val="00FB63BE"/>
    <w:rsid w:val="00FC3485"/>
    <w:rsid w:val="00FC726F"/>
    <w:rsid w:val="00FD02CB"/>
    <w:rsid w:val="00FD1016"/>
    <w:rsid w:val="00FD267F"/>
    <w:rsid w:val="00FE1C82"/>
    <w:rsid w:val="00FE7032"/>
    <w:rsid w:val="00FF1A8C"/>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24B6"/>
    <w:pPr>
      <w:ind w:firstLine="284"/>
      <w:jc w:val="both"/>
    </w:pPr>
    <w:rPr>
      <w:rFonts w:ascii="Times New Roman" w:hAnsi="Times New Roman"/>
      <w:sz w:val="24"/>
    </w:rPr>
  </w:style>
  <w:style w:type="paragraph" w:styleId="Nagwek1">
    <w:name w:val="heading 1"/>
    <w:basedOn w:val="Normalny"/>
    <w:next w:val="Normalny"/>
    <w:link w:val="Nagwek1Znak"/>
    <w:uiPriority w:val="9"/>
    <w:qFormat/>
    <w:rsid w:val="00182A56"/>
    <w:pPr>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6D7149"/>
    <w:pPr>
      <w:numPr>
        <w:ilvl w:val="1"/>
        <w:numId w:val="1"/>
      </w:numPr>
      <w:spacing w:before="320" w:after="120" w:line="271" w:lineRule="auto"/>
      <w:outlineLvl w:val="1"/>
    </w:pPr>
    <w:rPr>
      <w:smallCaps/>
      <w:sz w:val="28"/>
      <w:szCs w:val="28"/>
    </w:rPr>
  </w:style>
  <w:style w:type="paragraph" w:styleId="Nagwek3">
    <w:name w:val="heading 3"/>
    <w:basedOn w:val="Normalny"/>
    <w:next w:val="Normalny"/>
    <w:link w:val="Nagwek3Znak"/>
    <w:uiPriority w:val="9"/>
    <w:unhideWhenUsed/>
    <w:qFormat/>
    <w:rsid w:val="006D7149"/>
    <w:pPr>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182A5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6D7149"/>
    <w:rPr>
      <w:rFonts w:ascii="Times New Roman" w:hAnsi="Times New Roman"/>
      <w:smallCaps/>
      <w:sz w:val="28"/>
      <w:szCs w:val="28"/>
    </w:rPr>
  </w:style>
  <w:style w:type="character" w:customStyle="1" w:styleId="Nagwek3Znak">
    <w:name w:val="Nagłówek 3 Znak"/>
    <w:basedOn w:val="Domylnaczcionkaakapitu"/>
    <w:link w:val="Nagwek3"/>
    <w:uiPriority w:val="9"/>
    <w:rsid w:val="006D7149"/>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i/>
      <w:iCs/>
      <w:sz w:val="24"/>
      <w:szCs w:val="24"/>
    </w:rPr>
  </w:style>
  <w:style w:type="character" w:customStyle="1" w:styleId="Nagwek6Znak">
    <w:name w:val="Nagłówek 6 Znak"/>
    <w:basedOn w:val="Domylnaczcionkaakapitu"/>
    <w:link w:val="Nagwek6"/>
    <w:uiPriority w:val="9"/>
    <w:semiHidden/>
    <w:rsid w:val="00EC7C6C"/>
    <w:rPr>
      <w:b/>
      <w:bCs/>
      <w:color w:val="595959" w:themeColor="text1" w:themeTint="A6"/>
      <w:spacing w:val="5"/>
      <w:shd w:val="clear" w:color="auto" w:fill="FFFFFF" w:themeFill="background1"/>
    </w:rPr>
  </w:style>
  <w:style w:type="character" w:customStyle="1" w:styleId="Nagwek7Znak">
    <w:name w:val="Nagłówek 7 Znak"/>
    <w:basedOn w:val="Domylnaczcionkaakapitu"/>
    <w:link w:val="Nagwek7"/>
    <w:uiPriority w:val="9"/>
    <w:semiHidden/>
    <w:rsid w:val="00EC7C6C"/>
    <w:rPr>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AF73FC"/>
    <w:pPr>
      <w:spacing w:line="240" w:lineRule="auto"/>
      <w:jc w:val="center"/>
    </w:pPr>
    <w:rPr>
      <w:rFonts w:eastAsiaTheme="minorHAnsi"/>
      <w:b/>
      <w:bCs/>
      <w:color w:val="000000" w:themeColor="text1"/>
      <w:sz w:val="18"/>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semiHidden/>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semiHidden/>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112B9"/>
    <w:rPr>
      <w:rFonts w:ascii="Times New Roman" w:hAnsi="Times New Roman"/>
      <w:sz w:val="24"/>
    </w:rPr>
  </w:style>
  <w:style w:type="paragraph" w:styleId="Stopka">
    <w:name w:val="footer"/>
    <w:basedOn w:val="Normalny"/>
    <w:link w:val="StopkaZnak"/>
    <w:uiPriority w:val="99"/>
    <w:semiHidden/>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semiHidden/>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1A7919"/>
    <w:pPr>
      <w:spacing w:before="360" w:after="120"/>
      <w:ind w:firstLine="0"/>
    </w:pPr>
    <w:rPr>
      <w:b/>
      <w:i w:val="0"/>
      <w:smallCaps w:val="0"/>
      <w:sz w:val="24"/>
    </w:rPr>
  </w:style>
  <w:style w:type="table" w:styleId="Tabela-Siatka">
    <w:name w:val="Table Grid"/>
    <w:basedOn w:val="Standardowy"/>
    <w:uiPriority w:val="59"/>
    <w:rsid w:val="00D94B1D"/>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F6B25BD7-CA2E-42D7-A6D0-22C405B5C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8</TotalTime>
  <Pages>23</Pages>
  <Words>6092</Words>
  <Characters>36557</Characters>
  <Application>Microsoft Office Word</Application>
  <DocSecurity>0</DocSecurity>
  <Lines>304</Lines>
  <Paragraphs>8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25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366</cp:revision>
  <cp:lastPrinted>2010-08-16T17:52:00Z</cp:lastPrinted>
  <dcterms:created xsi:type="dcterms:W3CDTF">2010-08-08T00:02:00Z</dcterms:created>
  <dcterms:modified xsi:type="dcterms:W3CDTF">2010-12-19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NoUDw22W"/&gt;&lt;style id="http://www.zotero.org/styles/ieee" hasBibliography="0"/&gt;&lt;prefs&gt;&lt;pref name="fieldType" value="Field"/&gt;&lt;pref name="noteType" value="0"/&gt;&lt;/prefs&gt;&lt;/data&gt;</vt:lpwstr>
  </property>
</Properties>
</file>